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465B4" w:rsidRDefault="00A725A4" w:rsidP="00A725A4">
      <w:pPr>
        <w:jc w:val="center"/>
        <w:rPr>
          <w:b/>
          <w:sz w:val="28"/>
          <w:szCs w:val="28"/>
          <w:lang w:val="id-ID"/>
        </w:rPr>
      </w:pPr>
      <w:r w:rsidRPr="00F40E08">
        <w:rPr>
          <w:b/>
          <w:sz w:val="28"/>
          <w:szCs w:val="28"/>
        </w:rPr>
        <w:t>PENGAR</w:t>
      </w:r>
      <w:r w:rsidR="001465B4">
        <w:rPr>
          <w:b/>
          <w:sz w:val="28"/>
          <w:szCs w:val="28"/>
        </w:rPr>
        <w:t>UH PENGAMBILAN KEPUTUSAN KEPALA</w:t>
      </w:r>
      <w:r w:rsidR="001465B4">
        <w:rPr>
          <w:b/>
          <w:sz w:val="28"/>
          <w:szCs w:val="28"/>
          <w:lang w:val="id-ID"/>
        </w:rPr>
        <w:t xml:space="preserve"> </w:t>
      </w:r>
      <w:r w:rsidRPr="00F40E08">
        <w:rPr>
          <w:b/>
          <w:sz w:val="28"/>
          <w:szCs w:val="28"/>
        </w:rPr>
        <w:t xml:space="preserve">SEKOLAH TERHADAP KINERJA GURU DI SMK </w:t>
      </w:r>
    </w:p>
    <w:p w:rsidR="00A725A4" w:rsidRPr="00F40E08" w:rsidRDefault="00A725A4" w:rsidP="00A725A4">
      <w:pPr>
        <w:jc w:val="center"/>
        <w:rPr>
          <w:b/>
          <w:sz w:val="28"/>
          <w:szCs w:val="28"/>
        </w:rPr>
      </w:pPr>
      <w:r w:rsidRPr="00F40E08">
        <w:rPr>
          <w:b/>
          <w:sz w:val="28"/>
          <w:szCs w:val="28"/>
        </w:rPr>
        <w:t>NEGERI 1 MAKASSAR</w:t>
      </w:r>
    </w:p>
    <w:p w:rsidR="00A725A4" w:rsidRDefault="00A725A4" w:rsidP="00A725A4">
      <w:pPr>
        <w:rPr>
          <w:b/>
          <w:sz w:val="28"/>
          <w:szCs w:val="28"/>
        </w:rPr>
      </w:pPr>
    </w:p>
    <w:p w:rsidR="002C7E97" w:rsidRPr="003E0E49" w:rsidRDefault="003E0E49" w:rsidP="002C7E97">
      <w:pPr>
        <w:jc w:val="center"/>
        <w:rPr>
          <w:b/>
          <w:sz w:val="28"/>
          <w:szCs w:val="28"/>
          <w:lang w:val="id-ID"/>
        </w:rPr>
      </w:pPr>
      <w:r>
        <w:rPr>
          <w:b/>
          <w:sz w:val="28"/>
          <w:szCs w:val="28"/>
          <w:lang w:val="id-ID"/>
        </w:rPr>
        <w:t>SKRIPSI</w:t>
      </w:r>
    </w:p>
    <w:p w:rsidR="00C74998" w:rsidRDefault="00C74998" w:rsidP="00C74998">
      <w:pPr>
        <w:jc w:val="center"/>
        <w:rPr>
          <w:sz w:val="28"/>
          <w:szCs w:val="28"/>
        </w:rPr>
      </w:pPr>
    </w:p>
    <w:p w:rsidR="00C74998" w:rsidRPr="000660FF" w:rsidRDefault="00C74998" w:rsidP="00C74998">
      <w:pPr>
        <w:jc w:val="center"/>
        <w:rPr>
          <w:sz w:val="28"/>
          <w:szCs w:val="28"/>
        </w:rPr>
      </w:pPr>
    </w:p>
    <w:p w:rsidR="00C74998" w:rsidRPr="000660FF" w:rsidRDefault="00C74998" w:rsidP="00C74998">
      <w:pPr>
        <w:jc w:val="center"/>
        <w:rPr>
          <w:sz w:val="28"/>
          <w:szCs w:val="28"/>
        </w:rPr>
      </w:pPr>
    </w:p>
    <w:p w:rsidR="00C74998" w:rsidRDefault="00C74998" w:rsidP="00C74998">
      <w:pPr>
        <w:jc w:val="center"/>
        <w:rPr>
          <w:b/>
          <w:sz w:val="28"/>
          <w:szCs w:val="28"/>
        </w:rPr>
      </w:pPr>
    </w:p>
    <w:p w:rsidR="00C74998" w:rsidRPr="000660FF" w:rsidRDefault="00C74998" w:rsidP="00C74998">
      <w:pPr>
        <w:jc w:val="center"/>
        <w:rPr>
          <w:b/>
          <w:sz w:val="28"/>
          <w:szCs w:val="28"/>
        </w:rPr>
      </w:pPr>
    </w:p>
    <w:p w:rsidR="002C7E97" w:rsidRPr="000660FF" w:rsidRDefault="002C7E97" w:rsidP="002C7E97">
      <w:pPr>
        <w:jc w:val="center"/>
        <w:rPr>
          <w:sz w:val="28"/>
          <w:szCs w:val="28"/>
        </w:rPr>
      </w:pPr>
    </w:p>
    <w:p w:rsidR="002C7E97" w:rsidRDefault="002C7E97" w:rsidP="002C7E97">
      <w:pPr>
        <w:jc w:val="center"/>
        <w:rPr>
          <w:noProof/>
        </w:rPr>
      </w:pPr>
    </w:p>
    <w:p w:rsidR="002C7E97" w:rsidRDefault="002C7E97" w:rsidP="002C7E97">
      <w:pPr>
        <w:jc w:val="center"/>
        <w:rPr>
          <w:noProof/>
        </w:rPr>
      </w:pPr>
    </w:p>
    <w:p w:rsidR="002C7E97" w:rsidRDefault="002C7E97" w:rsidP="002C7E97">
      <w:pPr>
        <w:jc w:val="center"/>
        <w:rPr>
          <w:noProof/>
        </w:rPr>
      </w:pPr>
    </w:p>
    <w:p w:rsidR="00EC5726" w:rsidRDefault="00EC5726" w:rsidP="002C7E97">
      <w:pPr>
        <w:jc w:val="center"/>
        <w:rPr>
          <w:noProof/>
        </w:rPr>
      </w:pPr>
    </w:p>
    <w:p w:rsidR="002C7E97" w:rsidRDefault="002C7E97" w:rsidP="002C7E97">
      <w:pPr>
        <w:jc w:val="center"/>
        <w:rPr>
          <w:noProof/>
        </w:rPr>
      </w:pPr>
    </w:p>
    <w:p w:rsidR="00EC5726" w:rsidRDefault="00EC5726" w:rsidP="002C7E97">
      <w:pPr>
        <w:jc w:val="center"/>
        <w:rPr>
          <w:noProof/>
        </w:rPr>
      </w:pPr>
    </w:p>
    <w:p w:rsidR="002920F4" w:rsidRDefault="002C7E97" w:rsidP="002920F4">
      <w:pPr>
        <w:jc w:val="center"/>
        <w:rPr>
          <w:b/>
          <w:noProof/>
        </w:rPr>
      </w:pPr>
      <w:r w:rsidRPr="000660FF">
        <w:rPr>
          <w:b/>
          <w:noProof/>
        </w:rPr>
        <w:t>Diajukan Kepada Fakultas Ilmu Sosial Universitas Negeri Makassar</w:t>
      </w:r>
      <w:r w:rsidR="002920F4">
        <w:rPr>
          <w:b/>
          <w:noProof/>
        </w:rPr>
        <w:t xml:space="preserve"> </w:t>
      </w:r>
      <w:r w:rsidRPr="000660FF">
        <w:rPr>
          <w:b/>
          <w:noProof/>
        </w:rPr>
        <w:t xml:space="preserve">Untuk Memenuhi Persyaratan Guna Memperoleh </w:t>
      </w:r>
    </w:p>
    <w:p w:rsidR="002C7E97" w:rsidRPr="000660FF" w:rsidRDefault="002C7E97" w:rsidP="002920F4">
      <w:pPr>
        <w:jc w:val="center"/>
        <w:rPr>
          <w:b/>
          <w:noProof/>
        </w:rPr>
      </w:pPr>
      <w:r w:rsidRPr="000660FF">
        <w:rPr>
          <w:b/>
          <w:noProof/>
        </w:rPr>
        <w:t>Gelar Sarjana Pendidikan</w:t>
      </w:r>
    </w:p>
    <w:p w:rsidR="002C7E97" w:rsidRDefault="002C7E97" w:rsidP="002C7E97">
      <w:pPr>
        <w:jc w:val="center"/>
        <w:rPr>
          <w:noProof/>
        </w:rPr>
      </w:pPr>
    </w:p>
    <w:p w:rsidR="002C7E97" w:rsidRDefault="002C7E97" w:rsidP="002C7E97">
      <w:pPr>
        <w:jc w:val="center"/>
        <w:rPr>
          <w:noProof/>
        </w:rPr>
      </w:pPr>
    </w:p>
    <w:p w:rsidR="002C7E97" w:rsidRDefault="002C7E97" w:rsidP="002C7E97">
      <w:pPr>
        <w:jc w:val="center"/>
        <w:rPr>
          <w:noProof/>
        </w:rPr>
      </w:pPr>
    </w:p>
    <w:p w:rsidR="002C7E97" w:rsidRDefault="002C7E97" w:rsidP="002C7E97">
      <w:pPr>
        <w:jc w:val="center"/>
        <w:rPr>
          <w:noProof/>
        </w:rPr>
      </w:pPr>
    </w:p>
    <w:p w:rsidR="002C7E97" w:rsidRDefault="002C7E97" w:rsidP="002C7E97">
      <w:pPr>
        <w:rPr>
          <w:noProof/>
        </w:rPr>
      </w:pPr>
    </w:p>
    <w:p w:rsidR="002C7E97" w:rsidRDefault="002C7E97" w:rsidP="002C7E97">
      <w:pPr>
        <w:jc w:val="center"/>
        <w:rPr>
          <w:noProof/>
        </w:rPr>
      </w:pPr>
    </w:p>
    <w:p w:rsidR="002C7E97" w:rsidRDefault="002C7E97" w:rsidP="002C7E97">
      <w:pPr>
        <w:jc w:val="center"/>
        <w:rPr>
          <w:noProof/>
        </w:rPr>
      </w:pPr>
    </w:p>
    <w:p w:rsidR="002C7E97" w:rsidRDefault="00A725A4" w:rsidP="002C7E97">
      <w:pPr>
        <w:jc w:val="center"/>
        <w:rPr>
          <w:b/>
          <w:noProof/>
        </w:rPr>
      </w:pPr>
      <w:r>
        <w:rPr>
          <w:b/>
          <w:noProof/>
        </w:rPr>
        <w:t>MEIKEL RUMINGAN</w:t>
      </w:r>
    </w:p>
    <w:p w:rsidR="002C7E97" w:rsidRPr="00A32A99" w:rsidRDefault="00A725A4" w:rsidP="002C7E97">
      <w:pPr>
        <w:jc w:val="center"/>
        <w:rPr>
          <w:b/>
          <w:noProof/>
        </w:rPr>
      </w:pPr>
      <w:r>
        <w:rPr>
          <w:b/>
          <w:noProof/>
        </w:rPr>
        <w:t>1366047035</w:t>
      </w:r>
    </w:p>
    <w:p w:rsidR="002C7E97" w:rsidRDefault="002C7E97" w:rsidP="002C7E97">
      <w:pPr>
        <w:rPr>
          <w:noProof/>
        </w:rPr>
      </w:pPr>
    </w:p>
    <w:p w:rsidR="002C7E97" w:rsidRDefault="002C7E97" w:rsidP="002C7E97">
      <w:pPr>
        <w:jc w:val="center"/>
        <w:rPr>
          <w:noProof/>
        </w:rPr>
      </w:pPr>
    </w:p>
    <w:p w:rsidR="002C7E97" w:rsidRDefault="002C7E97" w:rsidP="002C7E97">
      <w:pPr>
        <w:jc w:val="center"/>
        <w:rPr>
          <w:noProof/>
        </w:rPr>
      </w:pPr>
    </w:p>
    <w:p w:rsidR="002C7E97" w:rsidRDefault="002C7E97" w:rsidP="002C7E97">
      <w:pPr>
        <w:jc w:val="center"/>
        <w:rPr>
          <w:noProof/>
        </w:rPr>
      </w:pPr>
    </w:p>
    <w:p w:rsidR="002C7E97" w:rsidRDefault="002C7E97" w:rsidP="002C7E97">
      <w:pPr>
        <w:jc w:val="center"/>
        <w:rPr>
          <w:noProof/>
        </w:rPr>
      </w:pPr>
    </w:p>
    <w:p w:rsidR="002C7E97" w:rsidRDefault="002C7E97" w:rsidP="002C7E97">
      <w:pPr>
        <w:jc w:val="center"/>
        <w:rPr>
          <w:noProof/>
        </w:rPr>
      </w:pPr>
    </w:p>
    <w:p w:rsidR="002C7E97" w:rsidRDefault="002C7E97" w:rsidP="002C7E97">
      <w:pPr>
        <w:jc w:val="center"/>
        <w:rPr>
          <w:noProof/>
        </w:rPr>
      </w:pPr>
    </w:p>
    <w:p w:rsidR="002C7E97" w:rsidRDefault="002C7E97" w:rsidP="002C7E97">
      <w:pPr>
        <w:rPr>
          <w:b/>
          <w:noProof/>
        </w:rPr>
      </w:pPr>
    </w:p>
    <w:p w:rsidR="002C7E97" w:rsidRDefault="002C7E97" w:rsidP="002C7E97">
      <w:pPr>
        <w:rPr>
          <w:b/>
          <w:noProof/>
        </w:rPr>
      </w:pPr>
    </w:p>
    <w:p w:rsidR="00EC5726" w:rsidRPr="00A32A99" w:rsidRDefault="00EC5726" w:rsidP="002C7E97">
      <w:pPr>
        <w:rPr>
          <w:b/>
          <w:noProof/>
        </w:rPr>
      </w:pPr>
    </w:p>
    <w:p w:rsidR="002C7E97" w:rsidRPr="000660FF" w:rsidRDefault="002C7E97" w:rsidP="002C7E97">
      <w:pPr>
        <w:jc w:val="center"/>
        <w:rPr>
          <w:b/>
          <w:noProof/>
          <w:sz w:val="28"/>
          <w:szCs w:val="28"/>
        </w:rPr>
      </w:pPr>
      <w:r w:rsidRPr="000660FF">
        <w:rPr>
          <w:b/>
          <w:noProof/>
          <w:sz w:val="28"/>
          <w:szCs w:val="28"/>
        </w:rPr>
        <w:t>FAKULTAS ILMU SOSIAL</w:t>
      </w:r>
    </w:p>
    <w:p w:rsidR="002C7E97" w:rsidRDefault="002C7E97" w:rsidP="002C7E97">
      <w:pPr>
        <w:jc w:val="center"/>
        <w:rPr>
          <w:b/>
          <w:noProof/>
          <w:sz w:val="28"/>
          <w:szCs w:val="28"/>
        </w:rPr>
      </w:pPr>
      <w:r w:rsidRPr="000660FF">
        <w:rPr>
          <w:b/>
          <w:noProof/>
          <w:sz w:val="28"/>
          <w:szCs w:val="28"/>
        </w:rPr>
        <w:t>UNIVERSITAS NEGERI MAKASSAR</w:t>
      </w:r>
    </w:p>
    <w:p w:rsidR="002C7E97" w:rsidRDefault="00A725A4" w:rsidP="002C7E97">
      <w:pPr>
        <w:jc w:val="center"/>
        <w:rPr>
          <w:b/>
          <w:noProof/>
          <w:sz w:val="28"/>
          <w:szCs w:val="28"/>
        </w:rPr>
      </w:pPr>
      <w:r>
        <w:rPr>
          <w:b/>
          <w:noProof/>
          <w:sz w:val="28"/>
          <w:szCs w:val="28"/>
        </w:rPr>
        <w:t>2017</w:t>
      </w:r>
    </w:p>
    <w:p w:rsidR="00DE4F73" w:rsidRDefault="00DE4F73" w:rsidP="00DE4F73">
      <w:pPr>
        <w:spacing w:line="720" w:lineRule="auto"/>
        <w:rPr>
          <w:b/>
          <w:noProof/>
          <w:sz w:val="28"/>
          <w:szCs w:val="28"/>
          <w:lang w:val="id-ID"/>
        </w:rPr>
      </w:pPr>
    </w:p>
    <w:p w:rsidR="00B819A7" w:rsidRDefault="00B819A7" w:rsidP="00DE4F73">
      <w:pPr>
        <w:spacing w:line="720" w:lineRule="auto"/>
        <w:jc w:val="center"/>
        <w:rPr>
          <w:b/>
        </w:rPr>
      </w:pPr>
      <w:r>
        <w:rPr>
          <w:b/>
        </w:rPr>
        <w:lastRenderedPageBreak/>
        <w:t>PERSETUJUAN PEMBIMBING</w:t>
      </w:r>
    </w:p>
    <w:p w:rsidR="00B819A7" w:rsidRDefault="00B819A7" w:rsidP="00B819A7">
      <w:pPr>
        <w:spacing w:line="480" w:lineRule="auto"/>
        <w:jc w:val="both"/>
      </w:pPr>
      <w:r>
        <w:t xml:space="preserve">Pembimbing yang ditunjuk berdasarkan surat persetujuan Dekan Fakultas Ilmu Sosial, Universitas Negeri Makassar Nomor: </w:t>
      </w:r>
      <w:r w:rsidR="00630639">
        <w:t xml:space="preserve">0207/UN36.6/DL/2017 </w:t>
      </w:r>
      <w:r>
        <w:t>untuk membimbing saudara:</w:t>
      </w:r>
    </w:p>
    <w:p w:rsidR="00B819A7" w:rsidRDefault="00B819A7" w:rsidP="00B819A7">
      <w:pPr>
        <w:spacing w:line="480" w:lineRule="auto"/>
      </w:pPr>
      <w:r>
        <w:t xml:space="preserve">            Nama</w:t>
      </w:r>
      <w:r>
        <w:tab/>
      </w:r>
      <w:r>
        <w:tab/>
      </w:r>
      <w:r>
        <w:tab/>
        <w:t xml:space="preserve">: </w:t>
      </w:r>
      <w:r w:rsidR="00A725A4">
        <w:t>Meikel Rumingan</w:t>
      </w:r>
    </w:p>
    <w:p w:rsidR="00B819A7" w:rsidRDefault="00B819A7" w:rsidP="00B819A7">
      <w:pPr>
        <w:spacing w:line="480" w:lineRule="auto"/>
        <w:ind w:firstLine="720"/>
      </w:pPr>
      <w:r>
        <w:t>NIM</w:t>
      </w:r>
      <w:r>
        <w:tab/>
      </w:r>
      <w:r>
        <w:tab/>
      </w:r>
      <w:r>
        <w:tab/>
        <w:t>: 1</w:t>
      </w:r>
      <w:r w:rsidR="00A725A4">
        <w:t>366047035</w:t>
      </w:r>
    </w:p>
    <w:p w:rsidR="00B819A7" w:rsidRDefault="00B819A7" w:rsidP="00B819A7">
      <w:pPr>
        <w:spacing w:line="480" w:lineRule="auto"/>
        <w:ind w:firstLine="720"/>
      </w:pPr>
      <w:r>
        <w:t>Program Studi</w:t>
      </w:r>
      <w:r>
        <w:tab/>
      </w:r>
      <w:r>
        <w:tab/>
        <w:t>: Pendidikan Administrasi Perkantoran</w:t>
      </w:r>
    </w:p>
    <w:p w:rsidR="004E6BAF" w:rsidRDefault="00B819A7" w:rsidP="004E6BAF">
      <w:pPr>
        <w:spacing w:line="480" w:lineRule="auto"/>
        <w:ind w:firstLine="720"/>
        <w:jc w:val="both"/>
      </w:pPr>
      <w:r>
        <w:t>Judul Skripsi</w:t>
      </w:r>
      <w:r>
        <w:tab/>
      </w:r>
      <w:r>
        <w:tab/>
        <w:t xml:space="preserve">: </w:t>
      </w:r>
      <w:r w:rsidR="004E6BAF" w:rsidRPr="004E6BAF">
        <w:t xml:space="preserve">Pengaruh </w:t>
      </w:r>
      <w:r w:rsidR="00A725A4">
        <w:t>Pengambilan Keputusan Kepala Sekolah</w:t>
      </w:r>
    </w:p>
    <w:p w:rsidR="004E6BAF" w:rsidRPr="004E6BAF" w:rsidRDefault="004E6BAF" w:rsidP="00DE4F73">
      <w:pPr>
        <w:spacing w:line="480" w:lineRule="auto"/>
        <w:ind w:left="2977"/>
        <w:jc w:val="center"/>
      </w:pPr>
      <w:r w:rsidRPr="004E6BAF">
        <w:t>Terhadap</w:t>
      </w:r>
      <w:r w:rsidR="00A725A4">
        <w:t xml:space="preserve"> Kinerja Guru </w:t>
      </w:r>
      <w:r w:rsidRPr="004E6BAF">
        <w:t xml:space="preserve"> Di </w:t>
      </w:r>
      <w:r>
        <w:t>SMK</w:t>
      </w:r>
      <w:r w:rsidRPr="004E6BAF">
        <w:t xml:space="preserve"> Negeri 1 Makassar</w:t>
      </w:r>
    </w:p>
    <w:p w:rsidR="00B819A7" w:rsidRDefault="00B819A7" w:rsidP="004E6BAF">
      <w:pPr>
        <w:spacing w:line="480" w:lineRule="auto"/>
      </w:pPr>
    </w:p>
    <w:p w:rsidR="00B819A7" w:rsidRDefault="00B819A7" w:rsidP="00B819A7">
      <w:pPr>
        <w:spacing w:line="480" w:lineRule="auto"/>
        <w:jc w:val="both"/>
      </w:pPr>
      <w:r>
        <w:t>Menyatakan bahwa skripsi ini telah diperiksa dan dapat diujikan di depan Panitian Penguji Skripsi Strata Satu (S1) Fakulatas Ilmu Sosial Universitas Negeri Makassar.</w:t>
      </w:r>
    </w:p>
    <w:p w:rsidR="00B819A7" w:rsidRDefault="00B819A7" w:rsidP="00B819A7"/>
    <w:p w:rsidR="00B635E6" w:rsidRDefault="00B635E6" w:rsidP="00B819A7"/>
    <w:p w:rsidR="00B635E6" w:rsidRDefault="00B635E6" w:rsidP="00B819A7"/>
    <w:p w:rsidR="00B819A7" w:rsidRDefault="00B819A7" w:rsidP="00B819A7"/>
    <w:p w:rsidR="00B819A7" w:rsidRDefault="00B819A7" w:rsidP="00B819A7"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 xml:space="preserve">Makassar,      </w:t>
      </w:r>
      <w:r w:rsidR="00ED204D">
        <w:t>Februari 2017</w:t>
      </w:r>
    </w:p>
    <w:p w:rsidR="00B819A7" w:rsidRDefault="00B819A7" w:rsidP="00B819A7"/>
    <w:p w:rsidR="00B819A7" w:rsidRDefault="00B819A7" w:rsidP="00B819A7"/>
    <w:p w:rsidR="00B819A7" w:rsidRDefault="00676AB1" w:rsidP="00676AB1">
      <w:pPr>
        <w:ind w:firstLine="567"/>
      </w:pPr>
      <w:r>
        <w:t>Pembimbing I,</w:t>
      </w:r>
      <w:r>
        <w:tab/>
      </w:r>
      <w:r>
        <w:tab/>
      </w:r>
      <w:r>
        <w:tab/>
      </w:r>
      <w:r>
        <w:tab/>
      </w:r>
      <w:r>
        <w:tab/>
        <w:t xml:space="preserve">         </w:t>
      </w:r>
      <w:r w:rsidR="00B819A7">
        <w:t>Pembimbing II,</w:t>
      </w:r>
    </w:p>
    <w:p w:rsidR="00B819A7" w:rsidRDefault="00B819A7" w:rsidP="00B819A7"/>
    <w:p w:rsidR="00B819A7" w:rsidRDefault="00B819A7" w:rsidP="00B819A7"/>
    <w:p w:rsidR="00B819A7" w:rsidRDefault="00B819A7" w:rsidP="00B819A7"/>
    <w:p w:rsidR="00B819A7" w:rsidRDefault="00B819A7" w:rsidP="00B819A7"/>
    <w:p w:rsidR="00B819A7" w:rsidRPr="004E6BAF" w:rsidRDefault="004E6BAF" w:rsidP="00B819A7">
      <w:r w:rsidRPr="004E6BAF">
        <w:rPr>
          <w:lang w:val="sv-SE"/>
        </w:rPr>
        <w:t xml:space="preserve">Jamaluddin, S. Pd,. M.Si          </w:t>
      </w:r>
      <w:r w:rsidR="00B635E6">
        <w:rPr>
          <w:lang w:val="sv-SE"/>
        </w:rPr>
        <w:tab/>
      </w:r>
      <w:r w:rsidR="00B635E6">
        <w:rPr>
          <w:lang w:val="sv-SE"/>
        </w:rPr>
        <w:tab/>
      </w:r>
      <w:r w:rsidR="00B635E6">
        <w:rPr>
          <w:lang w:val="sv-SE"/>
        </w:rPr>
        <w:tab/>
        <w:t>Muh. Darwis, S.Pd., M.Pd</w:t>
      </w:r>
    </w:p>
    <w:p w:rsidR="00B819A7" w:rsidRDefault="00024197" w:rsidP="00B819A7">
      <w:r>
        <w:rPr>
          <w:noProof/>
          <w:lang w:val="id-ID" w:eastAsia="id-ID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>
                <wp:simplePos x="0" y="0"/>
                <wp:positionH relativeFrom="column">
                  <wp:posOffset>-1905</wp:posOffset>
                </wp:positionH>
                <wp:positionV relativeFrom="paragraph">
                  <wp:posOffset>2540</wp:posOffset>
                </wp:positionV>
                <wp:extent cx="1790700" cy="0"/>
                <wp:effectExtent l="9525" t="11430" r="9525" b="7620"/>
                <wp:wrapNone/>
                <wp:docPr id="2" name="AutoShape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1790700" cy="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69DB97BD" id="_x0000_t32" coordsize="21600,21600" o:spt="32" o:oned="t" path="m,l21600,21600e" filled="f">
                <v:path arrowok="t" fillok="f" o:connecttype="none"/>
                <o:lock v:ext="edit" shapetype="t"/>
              </v:shapetype>
              <v:shape id="AutoShape 4" o:spid="_x0000_s1026" type="#_x0000_t32" style="position:absolute;margin-left:-.15pt;margin-top:.2pt;width:141pt;height:0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"/>
            </w:pict>
          </mc:Fallback>
        </mc:AlternateContent>
      </w:r>
      <w:r>
        <w:rPr>
          <w:noProof/>
          <w:u w:val="single"/>
          <w:lang w:val="id-ID" w:eastAsia="id-ID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>
                <wp:simplePos x="0" y="0"/>
                <wp:positionH relativeFrom="column">
                  <wp:posOffset>3188970</wp:posOffset>
                </wp:positionH>
                <wp:positionV relativeFrom="paragraph">
                  <wp:posOffset>2540</wp:posOffset>
                </wp:positionV>
                <wp:extent cx="1790700" cy="0"/>
                <wp:effectExtent l="9525" t="11430" r="9525" b="7620"/>
                <wp:wrapNone/>
                <wp:docPr id="1" name="AutoShape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1790700" cy="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F0537D5" id="AutoShape 3" o:spid="_x0000_s1026" type="#_x0000_t32" style="position:absolute;margin-left:251.1pt;margin-top:.2pt;width:141pt;height:0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"/>
            </w:pict>
          </mc:Fallback>
        </mc:AlternateContent>
      </w:r>
      <w:r w:rsidR="00B819A7" w:rsidRPr="00A24374">
        <w:t>NIP. 19711121 200012 1 001</w:t>
      </w:r>
      <w:r w:rsidR="004E6BAF" w:rsidRPr="004E6BAF">
        <w:rPr>
          <w:lang w:val="sv-SE"/>
        </w:rPr>
        <w:t xml:space="preserve"> </w:t>
      </w:r>
      <w:r w:rsidR="004E6BAF">
        <w:rPr>
          <w:lang w:val="sv-SE"/>
        </w:rPr>
        <w:tab/>
      </w:r>
      <w:r w:rsidR="004E6BAF">
        <w:rPr>
          <w:lang w:val="sv-SE"/>
        </w:rPr>
        <w:tab/>
      </w:r>
      <w:r w:rsidR="00676AB1">
        <w:rPr>
          <w:lang w:val="sv-SE"/>
        </w:rPr>
        <w:tab/>
      </w:r>
      <w:r w:rsidR="004E6BAF" w:rsidRPr="00C03F7A">
        <w:rPr>
          <w:lang w:val="sv-SE"/>
        </w:rPr>
        <w:t>NIP. 19800609 200710 1 001</w:t>
      </w:r>
    </w:p>
    <w:p w:rsidR="00B819A7" w:rsidRDefault="00B819A7" w:rsidP="00B819A7">
      <w:pPr>
        <w:rPr>
          <w:lang w:val="id-ID"/>
        </w:rPr>
      </w:pPr>
    </w:p>
    <w:p w:rsidR="00B422F5" w:rsidRPr="00B422F5" w:rsidRDefault="00B422F5" w:rsidP="00B819A7">
      <w:pPr>
        <w:rPr>
          <w:lang w:val="id-ID"/>
        </w:rPr>
      </w:pPr>
    </w:p>
    <w:p w:rsidR="00A725A4" w:rsidRDefault="00A725A4" w:rsidP="00B819A7"/>
    <w:p w:rsidR="00B819A7" w:rsidRDefault="00B819A7" w:rsidP="00FF2016">
      <w:pPr>
        <w:jc w:val="center"/>
        <w:rPr>
          <w:b/>
        </w:rPr>
      </w:pPr>
      <w:r w:rsidRPr="001B425D">
        <w:rPr>
          <w:b/>
        </w:rPr>
        <w:lastRenderedPageBreak/>
        <w:t>SURAT PERNYATAAN KEASLIAN SKRIPSI</w:t>
      </w:r>
    </w:p>
    <w:p w:rsidR="00FF2016" w:rsidRDefault="00FF2016" w:rsidP="00FF2016">
      <w:pPr>
        <w:jc w:val="center"/>
        <w:rPr>
          <w:b/>
        </w:rPr>
      </w:pPr>
    </w:p>
    <w:p w:rsidR="00FF2016" w:rsidRPr="00FF2016" w:rsidRDefault="00FF2016" w:rsidP="00FF2016">
      <w:pPr>
        <w:jc w:val="center"/>
        <w:rPr>
          <w:b/>
          <w:sz w:val="4"/>
        </w:rPr>
      </w:pPr>
    </w:p>
    <w:p w:rsidR="00B819A7" w:rsidRPr="00475B6C" w:rsidRDefault="00B819A7" w:rsidP="00B819A7">
      <w:pPr>
        <w:spacing w:after="120" w:line="360" w:lineRule="auto"/>
        <w:jc w:val="both"/>
        <w:rPr>
          <w:lang w:val="fi-FI"/>
        </w:rPr>
      </w:pPr>
      <w:r w:rsidRPr="00475B6C">
        <w:rPr>
          <w:lang w:val="fi-FI"/>
        </w:rPr>
        <w:t xml:space="preserve">Yang bertanda tangan di bawah ini, menerangkan bahwa: </w:t>
      </w:r>
    </w:p>
    <w:p w:rsidR="00B819A7" w:rsidRPr="00B635E6" w:rsidRDefault="00B819A7" w:rsidP="00B819A7">
      <w:pPr>
        <w:spacing w:line="360" w:lineRule="auto"/>
        <w:jc w:val="both"/>
        <w:rPr>
          <w:lang w:val="fi-FI"/>
        </w:rPr>
      </w:pPr>
      <w:r w:rsidRPr="00475B6C">
        <w:rPr>
          <w:lang w:val="fi-FI"/>
        </w:rPr>
        <w:t xml:space="preserve">Nama </w:t>
      </w:r>
      <w:r w:rsidRPr="00475B6C">
        <w:rPr>
          <w:lang w:val="fi-FI"/>
        </w:rPr>
        <w:tab/>
      </w:r>
      <w:r w:rsidRPr="00475B6C">
        <w:rPr>
          <w:lang w:val="fi-FI"/>
        </w:rPr>
        <w:tab/>
      </w:r>
      <w:r w:rsidRPr="00475B6C">
        <w:rPr>
          <w:lang w:val="fi-FI"/>
        </w:rPr>
        <w:tab/>
      </w:r>
      <w:r w:rsidRPr="00475B6C">
        <w:rPr>
          <w:lang w:val="fi-FI"/>
        </w:rPr>
        <w:tab/>
        <w:t xml:space="preserve">:  </w:t>
      </w:r>
      <w:r w:rsidR="00B635E6">
        <w:rPr>
          <w:lang w:val="fi-FI"/>
        </w:rPr>
        <w:t>Meikel Rumingan</w:t>
      </w:r>
    </w:p>
    <w:p w:rsidR="00B819A7" w:rsidRPr="00475B6C" w:rsidRDefault="00B819A7" w:rsidP="00B819A7">
      <w:pPr>
        <w:spacing w:line="360" w:lineRule="auto"/>
        <w:jc w:val="both"/>
        <w:rPr>
          <w:lang w:val="fi-FI"/>
        </w:rPr>
      </w:pPr>
      <w:r>
        <w:rPr>
          <w:lang w:val="fi-FI"/>
        </w:rPr>
        <w:t>NIM</w:t>
      </w:r>
      <w:r>
        <w:rPr>
          <w:lang w:val="fi-FI"/>
        </w:rPr>
        <w:tab/>
      </w:r>
      <w:r>
        <w:rPr>
          <w:lang w:val="fi-FI"/>
        </w:rPr>
        <w:tab/>
      </w:r>
      <w:r>
        <w:rPr>
          <w:lang w:val="fi-FI"/>
        </w:rPr>
        <w:tab/>
      </w:r>
      <w:r>
        <w:rPr>
          <w:lang w:val="fi-FI"/>
        </w:rPr>
        <w:tab/>
        <w:t>:  1</w:t>
      </w:r>
      <w:r w:rsidR="00B635E6">
        <w:rPr>
          <w:lang w:val="fi-FI"/>
        </w:rPr>
        <w:t>366047035</w:t>
      </w:r>
    </w:p>
    <w:p w:rsidR="00B819A7" w:rsidRPr="00475B6C" w:rsidRDefault="00B819A7" w:rsidP="00B819A7">
      <w:pPr>
        <w:spacing w:line="360" w:lineRule="auto"/>
        <w:jc w:val="both"/>
        <w:rPr>
          <w:lang w:val="fi-FI"/>
        </w:rPr>
      </w:pPr>
      <w:r w:rsidRPr="00475B6C">
        <w:rPr>
          <w:lang w:val="fi-FI"/>
        </w:rPr>
        <w:t xml:space="preserve">Tempat/Tanggal </w:t>
      </w:r>
      <w:r>
        <w:rPr>
          <w:lang w:val="fi-FI"/>
        </w:rPr>
        <w:t xml:space="preserve">Lahir </w:t>
      </w:r>
      <w:r>
        <w:rPr>
          <w:lang w:val="fi-FI"/>
        </w:rPr>
        <w:tab/>
        <w:t xml:space="preserve">:  </w:t>
      </w:r>
      <w:r w:rsidR="00B635E6">
        <w:rPr>
          <w:lang w:val="fi-FI"/>
        </w:rPr>
        <w:t>Tahuna, 11 Mei 1994</w:t>
      </w:r>
    </w:p>
    <w:p w:rsidR="00B819A7" w:rsidRPr="00475B6C" w:rsidRDefault="00B635E6" w:rsidP="00B819A7">
      <w:pPr>
        <w:spacing w:line="360" w:lineRule="auto"/>
        <w:jc w:val="both"/>
        <w:rPr>
          <w:lang w:val="fi-FI"/>
        </w:rPr>
      </w:pPr>
      <w:r>
        <w:rPr>
          <w:lang w:val="fi-FI"/>
        </w:rPr>
        <w:t>Jenis Kelamin</w:t>
      </w:r>
      <w:r>
        <w:rPr>
          <w:lang w:val="fi-FI"/>
        </w:rPr>
        <w:tab/>
      </w:r>
      <w:r>
        <w:rPr>
          <w:lang w:val="fi-FI"/>
        </w:rPr>
        <w:tab/>
      </w:r>
      <w:r>
        <w:rPr>
          <w:lang w:val="fi-FI"/>
        </w:rPr>
        <w:tab/>
        <w:t>:  Laki-Laki</w:t>
      </w:r>
    </w:p>
    <w:p w:rsidR="00B819A7" w:rsidRPr="00475B6C" w:rsidRDefault="00B819A7" w:rsidP="00B819A7">
      <w:pPr>
        <w:spacing w:line="360" w:lineRule="auto"/>
        <w:jc w:val="both"/>
        <w:rPr>
          <w:lang w:val="fi-FI"/>
        </w:rPr>
      </w:pPr>
      <w:r w:rsidRPr="00475B6C">
        <w:rPr>
          <w:lang w:val="fi-FI"/>
        </w:rPr>
        <w:t>Program Studi</w:t>
      </w:r>
      <w:r w:rsidRPr="00475B6C">
        <w:rPr>
          <w:lang w:val="fi-FI"/>
        </w:rPr>
        <w:tab/>
      </w:r>
      <w:r w:rsidRPr="00475B6C">
        <w:rPr>
          <w:lang w:val="fi-FI"/>
        </w:rPr>
        <w:tab/>
      </w:r>
      <w:r w:rsidRPr="00475B6C">
        <w:rPr>
          <w:lang w:val="fi-FI"/>
        </w:rPr>
        <w:tab/>
        <w:t>:  Pendidikan Administrasi Perkantoran</w:t>
      </w:r>
    </w:p>
    <w:p w:rsidR="00B819A7" w:rsidRPr="00475B6C" w:rsidRDefault="00B819A7" w:rsidP="00B819A7">
      <w:pPr>
        <w:spacing w:line="360" w:lineRule="auto"/>
        <w:jc w:val="both"/>
        <w:rPr>
          <w:lang w:val="fi-FI"/>
        </w:rPr>
      </w:pPr>
      <w:r w:rsidRPr="00475B6C">
        <w:rPr>
          <w:lang w:val="fi-FI"/>
        </w:rPr>
        <w:t>Fakultas</w:t>
      </w:r>
      <w:r w:rsidRPr="00475B6C">
        <w:rPr>
          <w:lang w:val="fi-FI"/>
        </w:rPr>
        <w:tab/>
      </w:r>
      <w:r w:rsidRPr="00475B6C">
        <w:rPr>
          <w:lang w:val="fi-FI"/>
        </w:rPr>
        <w:tab/>
      </w:r>
      <w:r w:rsidRPr="00475B6C">
        <w:rPr>
          <w:lang w:val="fi-FI"/>
        </w:rPr>
        <w:tab/>
        <w:t>:  Ilmu Sosial</w:t>
      </w:r>
    </w:p>
    <w:p w:rsidR="00B635E6" w:rsidRDefault="00B819A7" w:rsidP="00B635E6">
      <w:pPr>
        <w:spacing w:line="480" w:lineRule="auto"/>
        <w:jc w:val="both"/>
      </w:pPr>
      <w:r w:rsidRPr="00475B6C">
        <w:rPr>
          <w:lang w:val="fi-FI"/>
        </w:rPr>
        <w:t>Judul Skri</w:t>
      </w:r>
      <w:r w:rsidR="00B635E6">
        <w:rPr>
          <w:lang w:val="fi-FI"/>
        </w:rPr>
        <w:t>psi</w:t>
      </w:r>
      <w:r w:rsidR="00B635E6">
        <w:rPr>
          <w:lang w:val="fi-FI"/>
        </w:rPr>
        <w:tab/>
      </w:r>
      <w:r w:rsidR="00B635E6">
        <w:rPr>
          <w:lang w:val="fi-FI"/>
        </w:rPr>
        <w:tab/>
      </w:r>
      <w:r w:rsidR="00B635E6">
        <w:rPr>
          <w:lang w:val="fi-FI"/>
        </w:rPr>
        <w:tab/>
        <w:t xml:space="preserve">: </w:t>
      </w:r>
      <w:r w:rsidR="00B635E6" w:rsidRPr="004E6BAF">
        <w:t xml:space="preserve">Pengaruh </w:t>
      </w:r>
      <w:r w:rsidR="00B635E6">
        <w:t>Pengambilan Keputusan Kepala Sekolah</w:t>
      </w:r>
    </w:p>
    <w:p w:rsidR="00B635E6" w:rsidRPr="004E6BAF" w:rsidRDefault="00B635E6" w:rsidP="00B635E6">
      <w:pPr>
        <w:spacing w:line="480" w:lineRule="auto"/>
        <w:ind w:left="2977"/>
        <w:jc w:val="both"/>
      </w:pPr>
      <w:r w:rsidRPr="004E6BAF">
        <w:t>Terhadap</w:t>
      </w:r>
      <w:r>
        <w:t xml:space="preserve"> Kinerja Guru </w:t>
      </w:r>
      <w:r w:rsidRPr="004E6BAF">
        <w:t xml:space="preserve"> Di </w:t>
      </w:r>
      <w:r>
        <w:t>SMK</w:t>
      </w:r>
      <w:r w:rsidRPr="004E6BAF">
        <w:t xml:space="preserve"> Negeri 1 Makassar</w:t>
      </w:r>
    </w:p>
    <w:p w:rsidR="00B819A7" w:rsidRPr="00475B6C" w:rsidRDefault="00B819A7" w:rsidP="00B635E6">
      <w:pPr>
        <w:spacing w:line="480" w:lineRule="auto"/>
        <w:jc w:val="both"/>
        <w:rPr>
          <w:lang w:val="fi-FI"/>
        </w:rPr>
      </w:pPr>
      <w:r w:rsidRPr="00475B6C">
        <w:rPr>
          <w:lang w:val="fi-FI"/>
        </w:rPr>
        <w:t>Dengan dosen pembimbing masing-masing:</w:t>
      </w:r>
    </w:p>
    <w:p w:rsidR="00B635E6" w:rsidRPr="00B635E6" w:rsidRDefault="00B635E6" w:rsidP="00B819A7">
      <w:pPr>
        <w:numPr>
          <w:ilvl w:val="0"/>
          <w:numId w:val="1"/>
        </w:numPr>
        <w:spacing w:line="360" w:lineRule="auto"/>
        <w:ind w:left="426"/>
        <w:jc w:val="both"/>
        <w:rPr>
          <w:b/>
          <w:lang w:val="fi-FI"/>
        </w:rPr>
      </w:pPr>
      <w:r w:rsidRPr="00B635E6">
        <w:rPr>
          <w:b/>
          <w:lang w:val="sv-SE"/>
        </w:rPr>
        <w:t xml:space="preserve">Jamaluddin, S. Pd,. M.Si   </w:t>
      </w:r>
    </w:p>
    <w:p w:rsidR="004E6BAF" w:rsidRPr="00B635E6" w:rsidRDefault="00B635E6" w:rsidP="00B819A7">
      <w:pPr>
        <w:numPr>
          <w:ilvl w:val="0"/>
          <w:numId w:val="1"/>
        </w:numPr>
        <w:spacing w:line="360" w:lineRule="auto"/>
        <w:ind w:left="426"/>
        <w:jc w:val="both"/>
        <w:rPr>
          <w:b/>
          <w:lang w:val="fi-FI"/>
        </w:rPr>
      </w:pPr>
      <w:r w:rsidRPr="00B635E6">
        <w:rPr>
          <w:b/>
          <w:lang w:val="sv-SE"/>
        </w:rPr>
        <w:t>Muh. Darwis, S.Pd., M.Pd</w:t>
      </w:r>
      <w:r w:rsidR="004E6BAF" w:rsidRPr="00B635E6">
        <w:rPr>
          <w:b/>
          <w:lang w:val="sv-SE"/>
        </w:rPr>
        <w:t xml:space="preserve">         </w:t>
      </w:r>
    </w:p>
    <w:p w:rsidR="00B819A7" w:rsidRDefault="00B819A7" w:rsidP="00B819A7">
      <w:pPr>
        <w:spacing w:line="480" w:lineRule="auto"/>
        <w:jc w:val="both"/>
      </w:pPr>
      <w:r>
        <w:t>Benar adalah hasil karya sendiri, bebas dari unsur plagiat/ciplakan.</w:t>
      </w:r>
    </w:p>
    <w:p w:rsidR="00B819A7" w:rsidRDefault="00B819A7" w:rsidP="00B819A7">
      <w:pPr>
        <w:spacing w:line="480" w:lineRule="auto"/>
        <w:jc w:val="both"/>
      </w:pPr>
      <w:r>
        <w:t>Pernyataan ini dibuat dalam keadaan sadar dan apabila dikemudian hari ditemukan adanya ketidak</w:t>
      </w:r>
      <w:r w:rsidR="00CB346E">
        <w:t xml:space="preserve"> </w:t>
      </w:r>
      <w:r>
        <w:t>benaran, maka saya bersedia dituntut di dalam/luar pengadilan dan menanggung segala resiko yang diakibatkannya.</w:t>
      </w:r>
    </w:p>
    <w:p w:rsidR="00B819A7" w:rsidRDefault="00B819A7" w:rsidP="00B819A7">
      <w:pPr>
        <w:spacing w:line="480" w:lineRule="auto"/>
        <w:jc w:val="both"/>
      </w:pPr>
      <w:r>
        <w:t>Demikian surat pernyataan ini dibuat sebagai tanggung jawab formal untuk dipergunakan sebagaimana mestinya.</w:t>
      </w:r>
    </w:p>
    <w:p w:rsidR="00B819A7" w:rsidRDefault="00B819A7" w:rsidP="00B819A7"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 xml:space="preserve">Makassar,     </w:t>
      </w:r>
      <w:r w:rsidR="004E6BAF">
        <w:t>Februari 2017</w:t>
      </w:r>
    </w:p>
    <w:p w:rsidR="00B819A7" w:rsidRPr="00AF214E" w:rsidRDefault="00B819A7" w:rsidP="00B819A7">
      <w:pPr>
        <w:jc w:val="both"/>
        <w:rPr>
          <w:lang w:val="fi-FI"/>
        </w:rPr>
      </w:pPr>
      <w:r w:rsidRPr="00AF214E">
        <w:rPr>
          <w:lang w:val="fi-FI"/>
        </w:rPr>
        <w:t xml:space="preserve">Diketahui oleh, </w:t>
      </w:r>
      <w:r w:rsidRPr="00AF214E">
        <w:rPr>
          <w:lang w:val="fi-FI"/>
        </w:rPr>
        <w:tab/>
      </w:r>
    </w:p>
    <w:p w:rsidR="00B819A7" w:rsidRPr="00AF214E" w:rsidRDefault="00B819A7" w:rsidP="00B819A7">
      <w:pPr>
        <w:jc w:val="both"/>
        <w:rPr>
          <w:lang w:val="fi-FI"/>
        </w:rPr>
      </w:pPr>
      <w:r w:rsidRPr="00AF214E">
        <w:rPr>
          <w:lang w:val="fi-FI"/>
        </w:rPr>
        <w:t>Ketua Program Studi</w:t>
      </w:r>
    </w:p>
    <w:p w:rsidR="00B819A7" w:rsidRDefault="00B819A7" w:rsidP="00B819A7">
      <w:pPr>
        <w:jc w:val="both"/>
        <w:rPr>
          <w:lang w:val="fi-FI"/>
        </w:rPr>
      </w:pPr>
      <w:r w:rsidRPr="00AF214E">
        <w:rPr>
          <w:lang w:val="fi-FI"/>
        </w:rPr>
        <w:t>Pendidikan Administrasi Perkantoran</w:t>
      </w:r>
      <w:r w:rsidRPr="00AF214E">
        <w:rPr>
          <w:lang w:val="fi-FI"/>
        </w:rPr>
        <w:tab/>
      </w:r>
      <w:r w:rsidRPr="00AF214E">
        <w:rPr>
          <w:lang w:val="fi-FI"/>
        </w:rPr>
        <w:tab/>
      </w:r>
      <w:r w:rsidRPr="00AF214E">
        <w:rPr>
          <w:lang w:val="fi-FI"/>
        </w:rPr>
        <w:tab/>
        <w:t xml:space="preserve">Yang membuat pernyataan, </w:t>
      </w:r>
    </w:p>
    <w:p w:rsidR="00B819A7" w:rsidRDefault="00B819A7" w:rsidP="00B819A7">
      <w:pPr>
        <w:jc w:val="both"/>
        <w:rPr>
          <w:lang w:val="fi-FI"/>
        </w:rPr>
      </w:pPr>
    </w:p>
    <w:p w:rsidR="00B819A7" w:rsidRDefault="00B819A7" w:rsidP="00B819A7">
      <w:pPr>
        <w:jc w:val="both"/>
        <w:rPr>
          <w:lang w:val="fi-FI"/>
        </w:rPr>
      </w:pPr>
    </w:p>
    <w:p w:rsidR="00B819A7" w:rsidRPr="00AF214E" w:rsidRDefault="00B819A7" w:rsidP="00B819A7">
      <w:pPr>
        <w:jc w:val="both"/>
        <w:rPr>
          <w:lang w:val="fi-FI"/>
        </w:rPr>
      </w:pPr>
    </w:p>
    <w:p w:rsidR="00B819A7" w:rsidRPr="004E6BAF" w:rsidRDefault="00B819A7" w:rsidP="00B819A7">
      <w:pPr>
        <w:jc w:val="both"/>
        <w:rPr>
          <w:b/>
          <w:u w:val="single"/>
          <w:lang w:val="fi-FI"/>
        </w:rPr>
      </w:pPr>
      <w:r w:rsidRPr="004E6BAF">
        <w:rPr>
          <w:b/>
          <w:u w:val="single"/>
          <w:lang w:val="fi-FI"/>
        </w:rPr>
        <w:t>Dr. Risma Niswaty, SS., M.Si</w:t>
      </w:r>
      <w:r w:rsidR="004E6BAF">
        <w:rPr>
          <w:b/>
          <w:lang w:val="fi-FI"/>
        </w:rPr>
        <w:tab/>
      </w:r>
      <w:r w:rsidR="004E6BAF">
        <w:rPr>
          <w:b/>
          <w:lang w:val="fi-FI"/>
        </w:rPr>
        <w:tab/>
      </w:r>
      <w:r w:rsidR="004E6BAF">
        <w:rPr>
          <w:b/>
          <w:lang w:val="fi-FI"/>
        </w:rPr>
        <w:tab/>
      </w:r>
      <w:r w:rsidR="00B635E6">
        <w:rPr>
          <w:b/>
          <w:u w:val="single"/>
          <w:lang w:val="fi-FI"/>
        </w:rPr>
        <w:t>Meikel Rumingan</w:t>
      </w:r>
    </w:p>
    <w:p w:rsidR="00B819A7" w:rsidRDefault="00B819A7" w:rsidP="00B819A7">
      <w:pPr>
        <w:jc w:val="both"/>
        <w:rPr>
          <w:lang w:val="fi-FI"/>
        </w:rPr>
      </w:pPr>
      <w:r w:rsidRPr="00AF214E">
        <w:rPr>
          <w:lang w:val="fi-FI"/>
        </w:rPr>
        <w:t>NIP. 19720126</w:t>
      </w:r>
      <w:r>
        <w:rPr>
          <w:lang w:val="fi-FI"/>
        </w:rPr>
        <w:t xml:space="preserve"> 200312 2 004</w:t>
      </w:r>
      <w:r>
        <w:rPr>
          <w:lang w:val="fi-FI"/>
        </w:rPr>
        <w:tab/>
      </w:r>
      <w:r>
        <w:rPr>
          <w:lang w:val="fi-FI"/>
        </w:rPr>
        <w:tab/>
      </w:r>
      <w:r>
        <w:rPr>
          <w:lang w:val="fi-FI"/>
        </w:rPr>
        <w:tab/>
      </w:r>
      <w:r>
        <w:rPr>
          <w:lang w:val="fi-FI"/>
        </w:rPr>
        <w:tab/>
        <w:t xml:space="preserve">NIM. </w:t>
      </w:r>
      <w:r w:rsidR="00FF2016">
        <w:rPr>
          <w:lang w:val="fi-FI"/>
        </w:rPr>
        <w:t>1366047027</w:t>
      </w:r>
    </w:p>
    <w:p w:rsidR="00B635E6" w:rsidRPr="004A6127" w:rsidRDefault="00B635E6" w:rsidP="00B819A7">
      <w:pPr>
        <w:jc w:val="both"/>
        <w:rPr>
          <w:lang w:val="fi-FI"/>
        </w:rPr>
      </w:pPr>
    </w:p>
    <w:p w:rsidR="00B819A7" w:rsidRDefault="00B819A7" w:rsidP="00C74998">
      <w:pPr>
        <w:jc w:val="center"/>
        <w:rPr>
          <w:b/>
        </w:rPr>
      </w:pPr>
      <w:r>
        <w:rPr>
          <w:b/>
        </w:rPr>
        <w:t>PENGESAHAN UJIAN SKRIPSI</w:t>
      </w:r>
    </w:p>
    <w:p w:rsidR="00B819A7" w:rsidRDefault="00B819A7" w:rsidP="00B819A7">
      <w:pPr>
        <w:jc w:val="center"/>
        <w:rPr>
          <w:b/>
        </w:rPr>
      </w:pPr>
    </w:p>
    <w:p w:rsidR="00B819A7" w:rsidRDefault="00B819A7" w:rsidP="00B819A7">
      <w:pPr>
        <w:jc w:val="both"/>
        <w:rPr>
          <w:b/>
        </w:rPr>
      </w:pPr>
    </w:p>
    <w:p w:rsidR="00B819A7" w:rsidRDefault="00B819A7" w:rsidP="00B819A7">
      <w:pPr>
        <w:spacing w:line="480" w:lineRule="auto"/>
        <w:jc w:val="both"/>
      </w:pPr>
      <w:r>
        <w:t xml:space="preserve">Skripsi ini diterima oleh Panitia Ujian Skripsi Fakultas Ilmu Sosial Universitas Negeri Makassar, dengan SK Dekan Nomor: </w:t>
      </w:r>
      <w:r w:rsidR="00FF2016">
        <w:t>……………..</w:t>
      </w:r>
      <w:r>
        <w:t xml:space="preserve">Untuk memenuhi sebagian persyaratan memperoleh Gelar Sarjana Pendidikan (S. Pd) pada Program Studi Pendidikan Administrasi Perkantoran pada Hari </w:t>
      </w:r>
      <w:r w:rsidR="00FF2016">
        <w:t>………………………………</w:t>
      </w:r>
    </w:p>
    <w:p w:rsidR="00B819A7" w:rsidRDefault="00B819A7" w:rsidP="00B819A7">
      <w:pPr>
        <w:jc w:val="both"/>
      </w:pPr>
    </w:p>
    <w:p w:rsidR="00B819A7" w:rsidRDefault="00B819A7" w:rsidP="00B819A7">
      <w:pPr>
        <w:jc w:val="both"/>
      </w:pPr>
    </w:p>
    <w:p w:rsidR="00B819A7" w:rsidRDefault="00B819A7" w:rsidP="00B819A7">
      <w:pPr>
        <w:jc w:val="both"/>
      </w:pPr>
    </w:p>
    <w:p w:rsidR="00B819A7" w:rsidRPr="00A73CA7" w:rsidRDefault="00B819A7" w:rsidP="00B819A7">
      <w:pPr>
        <w:tabs>
          <w:tab w:val="left" w:pos="2926"/>
        </w:tabs>
      </w:pPr>
      <w:r>
        <w:tab/>
      </w:r>
      <w:r>
        <w:tab/>
      </w:r>
      <w:r>
        <w:tab/>
      </w:r>
      <w:r w:rsidRPr="00A73CA7">
        <w:t>Di</w:t>
      </w:r>
      <w:r w:rsidRPr="00A73CA7">
        <w:rPr>
          <w:lang w:val="id-ID"/>
        </w:rPr>
        <w:t>sahkan Oleh</w:t>
      </w:r>
      <w:r w:rsidRPr="00A73CA7">
        <w:t xml:space="preserve">, </w:t>
      </w:r>
    </w:p>
    <w:p w:rsidR="00B819A7" w:rsidRDefault="00B819A7" w:rsidP="00B819A7">
      <w:pPr>
        <w:ind w:left="3600" w:firstLine="720"/>
      </w:pPr>
      <w:r w:rsidRPr="00A73CA7">
        <w:t>D</w:t>
      </w:r>
      <w:r>
        <w:rPr>
          <w:lang w:val="id-ID"/>
        </w:rPr>
        <w:t>ekan Fakultas Ilmu Sosial</w:t>
      </w:r>
    </w:p>
    <w:p w:rsidR="00B819A7" w:rsidRPr="00CC5483" w:rsidRDefault="00B819A7" w:rsidP="00B819A7">
      <w:pPr>
        <w:ind w:left="3600" w:firstLine="720"/>
      </w:pPr>
      <w:r>
        <w:t>Universitas Negeri Makassar</w:t>
      </w:r>
    </w:p>
    <w:p w:rsidR="00B819A7" w:rsidRPr="00A73CA7" w:rsidRDefault="00B819A7" w:rsidP="00B819A7">
      <w:pPr>
        <w:rPr>
          <w:lang w:val="id-ID"/>
        </w:rPr>
      </w:pPr>
    </w:p>
    <w:p w:rsidR="00B819A7" w:rsidRPr="00A73CA7" w:rsidRDefault="00B819A7" w:rsidP="00B819A7">
      <w:pPr>
        <w:ind w:left="4860"/>
      </w:pPr>
    </w:p>
    <w:p w:rsidR="00B819A7" w:rsidRPr="00A73CA7" w:rsidRDefault="00B819A7" w:rsidP="00B819A7">
      <w:pPr>
        <w:ind w:left="4860"/>
        <w:jc w:val="center"/>
        <w:rPr>
          <w:lang w:val="id-ID"/>
        </w:rPr>
      </w:pPr>
    </w:p>
    <w:p w:rsidR="00B819A7" w:rsidRPr="00A73CA7" w:rsidRDefault="00B819A7" w:rsidP="00B819A7">
      <w:pPr>
        <w:ind w:left="4860"/>
        <w:jc w:val="center"/>
        <w:rPr>
          <w:lang w:val="id-ID"/>
        </w:rPr>
      </w:pPr>
    </w:p>
    <w:p w:rsidR="00B819A7" w:rsidRPr="00624512" w:rsidRDefault="00B819A7" w:rsidP="00B819A7">
      <w:pPr>
        <w:ind w:left="3600" w:firstLine="720"/>
        <w:rPr>
          <w:b/>
          <w:bCs/>
          <w:u w:val="single"/>
        </w:rPr>
      </w:pPr>
      <w:r w:rsidRPr="00624512">
        <w:rPr>
          <w:b/>
          <w:u w:val="single"/>
        </w:rPr>
        <w:t>Prof. Dr. Hasnawi Haris, M.Hum</w:t>
      </w:r>
    </w:p>
    <w:p w:rsidR="00B819A7" w:rsidRPr="00BE20E0" w:rsidRDefault="00B819A7" w:rsidP="00B819A7">
      <w:pPr>
        <w:ind w:left="3600" w:firstLine="720"/>
        <w:rPr>
          <w:iCs/>
          <w:lang w:val="id-ID"/>
        </w:rPr>
      </w:pPr>
      <w:r w:rsidRPr="00BE20E0">
        <w:rPr>
          <w:bCs/>
          <w:lang w:val="fi-FI"/>
        </w:rPr>
        <w:t xml:space="preserve">NIP. </w:t>
      </w:r>
      <w:r w:rsidRPr="00BE20E0">
        <w:t>19671231 199303 1 016</w:t>
      </w:r>
    </w:p>
    <w:p w:rsidR="00B819A7" w:rsidRPr="00A73CA7" w:rsidRDefault="00B819A7" w:rsidP="00B819A7">
      <w:pPr>
        <w:ind w:left="3600" w:firstLine="720"/>
        <w:rPr>
          <w:b/>
        </w:rPr>
      </w:pPr>
    </w:p>
    <w:p w:rsidR="00B819A7" w:rsidRPr="00A73CA7" w:rsidRDefault="00B819A7" w:rsidP="00B819A7">
      <w:pPr>
        <w:tabs>
          <w:tab w:val="left" w:pos="2926"/>
        </w:tabs>
        <w:spacing w:line="480" w:lineRule="auto"/>
        <w:rPr>
          <w:lang w:val="id-ID"/>
        </w:rPr>
      </w:pPr>
      <w:r w:rsidRPr="00A73CA7">
        <w:t>Pan</w:t>
      </w:r>
      <w:r w:rsidRPr="00A73CA7">
        <w:rPr>
          <w:lang w:val="id-ID"/>
        </w:rPr>
        <w:t>itia Ujian</w:t>
      </w:r>
    </w:p>
    <w:p w:rsidR="00B819A7" w:rsidRPr="00A73CA7" w:rsidRDefault="00B819A7" w:rsidP="00B819A7">
      <w:pPr>
        <w:numPr>
          <w:ilvl w:val="0"/>
          <w:numId w:val="2"/>
        </w:numPr>
        <w:ind w:left="426" w:hanging="426"/>
        <w:jc w:val="both"/>
      </w:pPr>
      <w:r w:rsidRPr="00A73CA7">
        <w:t>K</w:t>
      </w:r>
      <w:r w:rsidRPr="00A73CA7">
        <w:rPr>
          <w:lang w:val="id-ID"/>
        </w:rPr>
        <w:t>etua</w:t>
      </w:r>
      <w:r w:rsidRPr="00A73CA7">
        <w:tab/>
      </w:r>
      <w:r w:rsidRPr="00A73CA7">
        <w:rPr>
          <w:lang w:val="id-ID"/>
        </w:rPr>
        <w:tab/>
      </w:r>
      <w:r w:rsidRPr="00A73CA7">
        <w:t xml:space="preserve">: </w:t>
      </w:r>
      <w:r w:rsidR="00624512">
        <w:rPr>
          <w:lang w:val="id-ID"/>
        </w:rPr>
        <w:t xml:space="preserve">  Prof.Dr. Hasnawi Haris, M.Hum</w:t>
      </w:r>
      <w:r w:rsidR="00624512">
        <w:tab/>
      </w:r>
      <w:r w:rsidRPr="00A73CA7">
        <w:t>(.</w:t>
      </w:r>
      <w:r w:rsidRPr="00A73CA7">
        <w:rPr>
          <w:lang w:val="id-ID"/>
        </w:rPr>
        <w:t>.</w:t>
      </w:r>
      <w:r>
        <w:rPr>
          <w:lang w:val="id-ID"/>
        </w:rPr>
        <w:t>..</w:t>
      </w:r>
      <w:r>
        <w:t>.....</w:t>
      </w:r>
      <w:r w:rsidRPr="00A73CA7">
        <w:rPr>
          <w:lang w:val="id-ID"/>
        </w:rPr>
        <w:t>........</w:t>
      </w:r>
      <w:r w:rsidRPr="00A73CA7">
        <w:t>.</w:t>
      </w:r>
      <w:r w:rsidRPr="00A73CA7">
        <w:rPr>
          <w:lang w:val="id-ID"/>
        </w:rPr>
        <w:t>.</w:t>
      </w:r>
      <w:r w:rsidRPr="00A73CA7">
        <w:t>......)</w:t>
      </w:r>
    </w:p>
    <w:p w:rsidR="00B819A7" w:rsidRPr="00A73CA7" w:rsidRDefault="00B819A7" w:rsidP="00B819A7">
      <w:pPr>
        <w:ind w:left="426"/>
        <w:jc w:val="both"/>
        <w:rPr>
          <w:lang w:val="id-ID"/>
        </w:rPr>
      </w:pPr>
    </w:p>
    <w:p w:rsidR="00B819A7" w:rsidRPr="00A73CA7" w:rsidRDefault="00B819A7" w:rsidP="00B819A7">
      <w:pPr>
        <w:jc w:val="both"/>
        <w:rPr>
          <w:lang w:val="id-ID"/>
        </w:rPr>
      </w:pPr>
    </w:p>
    <w:p w:rsidR="00B819A7" w:rsidRPr="00A73CA7" w:rsidRDefault="00B819A7" w:rsidP="00B819A7">
      <w:pPr>
        <w:numPr>
          <w:ilvl w:val="0"/>
          <w:numId w:val="2"/>
        </w:numPr>
        <w:ind w:left="426" w:hanging="426"/>
        <w:jc w:val="both"/>
      </w:pPr>
      <w:r w:rsidRPr="00A73CA7">
        <w:t>S</w:t>
      </w:r>
      <w:r w:rsidRPr="00A73CA7">
        <w:rPr>
          <w:lang w:val="id-ID"/>
        </w:rPr>
        <w:t>ekretaris</w:t>
      </w:r>
      <w:r w:rsidRPr="00A73CA7">
        <w:tab/>
      </w:r>
      <w:r w:rsidRPr="00A73CA7">
        <w:rPr>
          <w:lang w:val="id-ID"/>
        </w:rPr>
        <w:tab/>
      </w:r>
      <w:r w:rsidRPr="00A73CA7">
        <w:t xml:space="preserve">: </w:t>
      </w:r>
      <w:r>
        <w:t xml:space="preserve">  ……</w:t>
      </w:r>
      <w:r w:rsidRPr="00A73CA7">
        <w:rPr>
          <w:lang w:val="id-ID"/>
        </w:rPr>
        <w:t>.</w:t>
      </w:r>
      <w:r>
        <w:t>............</w:t>
      </w:r>
      <w:r w:rsidR="00DE4F73">
        <w:t>....</w:t>
      </w:r>
    </w:p>
    <w:p w:rsidR="00B819A7" w:rsidRPr="00A73CA7" w:rsidRDefault="00B819A7" w:rsidP="00B819A7">
      <w:pPr>
        <w:ind w:left="426"/>
        <w:jc w:val="both"/>
      </w:pPr>
    </w:p>
    <w:p w:rsidR="00B819A7" w:rsidRPr="00A73CA7" w:rsidRDefault="00B819A7" w:rsidP="00B819A7">
      <w:pPr>
        <w:ind w:left="426"/>
        <w:jc w:val="both"/>
      </w:pPr>
    </w:p>
    <w:p w:rsidR="00B819A7" w:rsidRPr="00A73CA7" w:rsidRDefault="00B819A7" w:rsidP="00B819A7">
      <w:pPr>
        <w:numPr>
          <w:ilvl w:val="0"/>
          <w:numId w:val="2"/>
        </w:numPr>
        <w:ind w:left="426" w:hanging="426"/>
        <w:jc w:val="both"/>
      </w:pPr>
      <w:r>
        <w:t>Pe</w:t>
      </w:r>
      <w:r>
        <w:rPr>
          <w:lang w:val="id-ID"/>
        </w:rPr>
        <w:t>mbimbing</w:t>
      </w:r>
      <w:r>
        <w:t xml:space="preserve"> </w:t>
      </w:r>
      <w:r w:rsidRPr="00A73CA7">
        <w:rPr>
          <w:lang w:val="id-ID"/>
        </w:rPr>
        <w:t>I</w:t>
      </w:r>
      <w:r w:rsidRPr="00A73CA7">
        <w:tab/>
        <w:t>:</w:t>
      </w:r>
      <w:r>
        <w:t xml:space="preserve"> </w:t>
      </w:r>
      <w:r w:rsidR="00624512">
        <w:t xml:space="preserve"> </w:t>
      </w:r>
      <w:r w:rsidR="00B635E6">
        <w:rPr>
          <w:lang w:val="sv-SE"/>
        </w:rPr>
        <w:t>Jamaluddin, S. Pd,. M.Si</w:t>
      </w:r>
      <w:r w:rsidR="00624512">
        <w:tab/>
      </w:r>
      <w:r w:rsidR="00055227">
        <w:t xml:space="preserve">           </w:t>
      </w:r>
      <w:r>
        <w:t>(.....</w:t>
      </w:r>
      <w:r>
        <w:rPr>
          <w:lang w:val="id-ID"/>
        </w:rPr>
        <w:t>.</w:t>
      </w:r>
      <w:r>
        <w:t>......</w:t>
      </w:r>
      <w:r w:rsidRPr="00A73CA7">
        <w:t>..............)</w:t>
      </w:r>
    </w:p>
    <w:p w:rsidR="00B819A7" w:rsidRPr="00A73CA7" w:rsidRDefault="00B819A7" w:rsidP="00B819A7">
      <w:pPr>
        <w:ind w:left="426"/>
        <w:jc w:val="both"/>
      </w:pPr>
    </w:p>
    <w:p w:rsidR="00B819A7" w:rsidRPr="00A73CA7" w:rsidRDefault="00B819A7" w:rsidP="00B819A7">
      <w:pPr>
        <w:ind w:left="426"/>
        <w:jc w:val="both"/>
      </w:pPr>
    </w:p>
    <w:p w:rsidR="00B819A7" w:rsidRPr="00A73CA7" w:rsidRDefault="00B819A7" w:rsidP="00B819A7">
      <w:pPr>
        <w:numPr>
          <w:ilvl w:val="0"/>
          <w:numId w:val="2"/>
        </w:numPr>
        <w:ind w:left="426" w:hanging="426"/>
        <w:jc w:val="both"/>
      </w:pPr>
      <w:r>
        <w:t>Pe</w:t>
      </w:r>
      <w:r>
        <w:rPr>
          <w:lang w:val="id-ID"/>
        </w:rPr>
        <w:t>mbimbing</w:t>
      </w:r>
      <w:r>
        <w:t xml:space="preserve"> II</w:t>
      </w:r>
      <w:r>
        <w:tab/>
      </w:r>
      <w:r w:rsidRPr="00A73CA7">
        <w:t>:</w:t>
      </w:r>
      <w:r w:rsidR="00B635E6">
        <w:t xml:space="preserve">  Muhammad Darwis, S.Pd., M.Pd</w:t>
      </w:r>
      <w:r w:rsidR="00B635E6">
        <w:rPr>
          <w:lang w:val="sv-SE"/>
        </w:rPr>
        <w:tab/>
      </w:r>
      <w:r w:rsidRPr="00A73CA7">
        <w:t>(</w:t>
      </w:r>
      <w:r>
        <w:rPr>
          <w:lang w:val="id-ID"/>
        </w:rPr>
        <w:t>........</w:t>
      </w:r>
      <w:r w:rsidRPr="00A73CA7">
        <w:rPr>
          <w:lang w:val="id-ID"/>
        </w:rPr>
        <w:t>.........</w:t>
      </w:r>
      <w:r>
        <w:t>......</w:t>
      </w:r>
      <w:r w:rsidRPr="00A73CA7">
        <w:rPr>
          <w:lang w:val="id-ID"/>
        </w:rPr>
        <w:t>...)</w:t>
      </w:r>
    </w:p>
    <w:p w:rsidR="00B819A7" w:rsidRPr="00A73CA7" w:rsidRDefault="00B819A7" w:rsidP="00B819A7">
      <w:pPr>
        <w:ind w:left="426"/>
        <w:jc w:val="both"/>
      </w:pPr>
    </w:p>
    <w:p w:rsidR="00B819A7" w:rsidRPr="00A73CA7" w:rsidRDefault="00B819A7" w:rsidP="00B819A7">
      <w:pPr>
        <w:ind w:left="426"/>
        <w:jc w:val="both"/>
      </w:pPr>
    </w:p>
    <w:p w:rsidR="00B819A7" w:rsidRPr="00A73CA7" w:rsidRDefault="00B819A7" w:rsidP="00B819A7">
      <w:pPr>
        <w:numPr>
          <w:ilvl w:val="0"/>
          <w:numId w:val="2"/>
        </w:numPr>
        <w:ind w:left="426" w:hanging="426"/>
        <w:jc w:val="both"/>
      </w:pPr>
      <w:r>
        <w:t>Penguji I</w:t>
      </w:r>
      <w:r>
        <w:tab/>
      </w:r>
      <w:r w:rsidRPr="00A73CA7">
        <w:tab/>
        <w:t>:</w:t>
      </w:r>
      <w:r>
        <w:t xml:space="preserve">   </w:t>
      </w:r>
      <w:r w:rsidR="00055227" w:rsidRPr="00055227">
        <w:rPr>
          <w:lang w:val="fi-FI"/>
        </w:rPr>
        <w:t>Dr. Risma Niswaty, SS., M.Si</w:t>
      </w:r>
      <w:r w:rsidR="00624512">
        <w:tab/>
      </w:r>
      <w:r w:rsidRPr="00A73CA7">
        <w:t>(................</w:t>
      </w:r>
      <w:r>
        <w:t>.....</w:t>
      </w:r>
      <w:r w:rsidRPr="00A73CA7">
        <w:t>.</w:t>
      </w:r>
      <w:r w:rsidRPr="00A73CA7">
        <w:rPr>
          <w:lang w:val="id-ID"/>
        </w:rPr>
        <w:t>.</w:t>
      </w:r>
      <w:r>
        <w:t>..</w:t>
      </w:r>
      <w:r w:rsidRPr="00A73CA7">
        <w:t>)</w:t>
      </w:r>
    </w:p>
    <w:p w:rsidR="00B819A7" w:rsidRPr="00A73CA7" w:rsidRDefault="00B819A7" w:rsidP="00B819A7">
      <w:pPr>
        <w:ind w:left="426"/>
        <w:jc w:val="both"/>
      </w:pPr>
    </w:p>
    <w:p w:rsidR="00B819A7" w:rsidRPr="00A73CA7" w:rsidRDefault="00B819A7" w:rsidP="00B819A7">
      <w:pPr>
        <w:ind w:left="426"/>
        <w:jc w:val="both"/>
      </w:pPr>
    </w:p>
    <w:p w:rsidR="00B819A7" w:rsidRPr="00F4007A" w:rsidRDefault="00B819A7" w:rsidP="00B819A7">
      <w:pPr>
        <w:numPr>
          <w:ilvl w:val="0"/>
          <w:numId w:val="2"/>
        </w:numPr>
        <w:ind w:left="426" w:hanging="426"/>
        <w:jc w:val="both"/>
      </w:pPr>
      <w:r>
        <w:t>Penguji II</w:t>
      </w:r>
      <w:r>
        <w:tab/>
      </w:r>
      <w:r w:rsidRPr="00A73CA7">
        <w:tab/>
        <w:t>:</w:t>
      </w:r>
      <w:r w:rsidR="00055227">
        <w:t xml:space="preserve">  Muh. Nasrullah</w:t>
      </w:r>
      <w:r w:rsidR="00624512">
        <w:t xml:space="preserve">, </w:t>
      </w:r>
      <w:r w:rsidR="00055227">
        <w:t>S.Pd., M. Pd</w:t>
      </w:r>
      <w:r w:rsidR="00055227">
        <w:tab/>
      </w:r>
      <w:r w:rsidRPr="00A73CA7">
        <w:t>(....</w:t>
      </w:r>
      <w:r>
        <w:t>.....................</w:t>
      </w:r>
      <w:r w:rsidRPr="00A73CA7">
        <w:t>)</w:t>
      </w:r>
    </w:p>
    <w:p w:rsidR="00B819A7" w:rsidRDefault="00B819A7" w:rsidP="00B819A7">
      <w:pPr>
        <w:rPr>
          <w:b/>
        </w:rPr>
      </w:pPr>
    </w:p>
    <w:p w:rsidR="007C6E63" w:rsidRDefault="007C6E63" w:rsidP="00B819A7">
      <w:pPr>
        <w:rPr>
          <w:b/>
        </w:rPr>
      </w:pPr>
    </w:p>
    <w:p w:rsidR="007C6E63" w:rsidRDefault="007C6E63" w:rsidP="002D375D">
      <w:pPr>
        <w:spacing w:line="480" w:lineRule="auto"/>
        <w:jc w:val="center"/>
        <w:rPr>
          <w:b/>
        </w:rPr>
      </w:pPr>
      <w:r>
        <w:rPr>
          <w:b/>
        </w:rPr>
        <w:t>MOTO</w:t>
      </w:r>
    </w:p>
    <w:p w:rsidR="00933813" w:rsidRDefault="00933813" w:rsidP="002D375D">
      <w:pPr>
        <w:spacing w:line="480" w:lineRule="auto"/>
        <w:jc w:val="center"/>
        <w:rPr>
          <w:b/>
        </w:rPr>
      </w:pPr>
    </w:p>
    <w:p w:rsidR="007C6E63" w:rsidRDefault="007C6E63" w:rsidP="00B819A7">
      <w:pPr>
        <w:rPr>
          <w:b/>
        </w:rPr>
      </w:pPr>
    </w:p>
    <w:p w:rsidR="00CD6604" w:rsidRDefault="00A046A5" w:rsidP="00A046A5">
      <w:pPr>
        <w:spacing w:line="480" w:lineRule="auto"/>
        <w:rPr>
          <w:b/>
        </w:rPr>
      </w:pPr>
      <w:r>
        <w:rPr>
          <w:b/>
        </w:rPr>
        <w:t>“</w:t>
      </w:r>
      <w:r w:rsidR="00CD6604">
        <w:rPr>
          <w:b/>
        </w:rPr>
        <w:t>Untuk segala sesuatu ada masanya</w:t>
      </w:r>
    </w:p>
    <w:p w:rsidR="00CD6604" w:rsidRDefault="00CD6604" w:rsidP="00A046A5">
      <w:pPr>
        <w:spacing w:line="480" w:lineRule="auto"/>
        <w:rPr>
          <w:b/>
        </w:rPr>
      </w:pPr>
      <w:r>
        <w:rPr>
          <w:b/>
        </w:rPr>
        <w:t>Untuk apapun dibawah langit ada waktunya</w:t>
      </w:r>
      <w:r w:rsidR="00A046A5">
        <w:rPr>
          <w:b/>
        </w:rPr>
        <w:t>”</w:t>
      </w:r>
    </w:p>
    <w:p w:rsidR="00CD6604" w:rsidRDefault="00A859FE" w:rsidP="00A859FE">
      <w:pPr>
        <w:spacing w:line="480" w:lineRule="auto"/>
        <w:ind w:left="2880" w:firstLine="720"/>
        <w:rPr>
          <w:b/>
        </w:rPr>
      </w:pPr>
      <w:r>
        <w:rPr>
          <w:b/>
        </w:rPr>
        <w:t>(P</w:t>
      </w:r>
      <w:r w:rsidR="00CD6604">
        <w:rPr>
          <w:b/>
        </w:rPr>
        <w:t>engkotbah 3:1)</w:t>
      </w:r>
    </w:p>
    <w:p w:rsidR="0068751A" w:rsidRDefault="0068751A" w:rsidP="00A859FE">
      <w:pPr>
        <w:spacing w:line="480" w:lineRule="auto"/>
        <w:ind w:left="2880" w:firstLine="720"/>
        <w:rPr>
          <w:b/>
        </w:rPr>
      </w:pPr>
    </w:p>
    <w:p w:rsidR="0068751A" w:rsidRDefault="0068751A" w:rsidP="0068751A">
      <w:pPr>
        <w:spacing w:line="480" w:lineRule="auto"/>
        <w:ind w:left="2880"/>
        <w:rPr>
          <w:b/>
        </w:rPr>
      </w:pPr>
      <w:r>
        <w:rPr>
          <w:b/>
        </w:rPr>
        <w:t>Percayalah kepada Tuhan dengan segenap hatimu, dan janganlah bersandar kepada pengertianmu sendiri</w:t>
      </w:r>
    </w:p>
    <w:p w:rsidR="0068751A" w:rsidRDefault="0068751A" w:rsidP="0068751A">
      <w:pPr>
        <w:spacing w:line="480" w:lineRule="auto"/>
        <w:ind w:left="2880" w:firstLine="720"/>
        <w:rPr>
          <w:b/>
        </w:rPr>
      </w:pPr>
      <w:r>
        <w:rPr>
          <w:b/>
        </w:rPr>
        <w:t>(Amsal 3 : 5)</w:t>
      </w:r>
    </w:p>
    <w:p w:rsidR="00933813" w:rsidRDefault="00933813" w:rsidP="00A859FE">
      <w:pPr>
        <w:spacing w:line="480" w:lineRule="auto"/>
        <w:ind w:left="2880" w:firstLine="720"/>
        <w:rPr>
          <w:b/>
        </w:rPr>
      </w:pPr>
    </w:p>
    <w:p w:rsidR="00CD6604" w:rsidRDefault="00CD6604" w:rsidP="00A859FE">
      <w:pPr>
        <w:spacing w:line="480" w:lineRule="auto"/>
        <w:rPr>
          <w:b/>
        </w:rPr>
      </w:pPr>
    </w:p>
    <w:p w:rsidR="00B30958" w:rsidRDefault="00B30958" w:rsidP="00B30958">
      <w:pPr>
        <w:spacing w:line="480" w:lineRule="auto"/>
        <w:ind w:left="5040"/>
        <w:rPr>
          <w:b/>
        </w:rPr>
      </w:pPr>
      <w:r>
        <w:rPr>
          <w:b/>
        </w:rPr>
        <w:t>Pemimpin yang baik adalah pelayan yang baik</w:t>
      </w:r>
    </w:p>
    <w:p w:rsidR="002D375D" w:rsidRDefault="00B30958" w:rsidP="002D375D">
      <w:pPr>
        <w:spacing w:line="480" w:lineRule="auto"/>
        <w:ind w:left="5040" w:firstLine="720"/>
        <w:rPr>
          <w:b/>
        </w:rPr>
      </w:pPr>
      <w:r>
        <w:rPr>
          <w:b/>
        </w:rPr>
        <w:t xml:space="preserve"> (Meikel Rumingan</w:t>
      </w:r>
      <w:r w:rsidR="002D375D">
        <w:rPr>
          <w:b/>
        </w:rPr>
        <w:t>)</w:t>
      </w:r>
    </w:p>
    <w:p w:rsidR="00A859FE" w:rsidRDefault="00A859FE" w:rsidP="00A859FE">
      <w:pPr>
        <w:spacing w:line="480" w:lineRule="auto"/>
        <w:rPr>
          <w:b/>
        </w:rPr>
      </w:pPr>
    </w:p>
    <w:p w:rsidR="00A859FE" w:rsidRDefault="00A859FE" w:rsidP="00A859FE">
      <w:pPr>
        <w:spacing w:line="480" w:lineRule="auto"/>
        <w:rPr>
          <w:b/>
        </w:rPr>
      </w:pPr>
    </w:p>
    <w:p w:rsidR="00A859FE" w:rsidRDefault="00A859FE" w:rsidP="00A859FE">
      <w:pPr>
        <w:spacing w:line="480" w:lineRule="auto"/>
        <w:rPr>
          <w:b/>
        </w:rPr>
      </w:pPr>
    </w:p>
    <w:p w:rsidR="002D375D" w:rsidRDefault="002D375D" w:rsidP="00A859FE">
      <w:pPr>
        <w:spacing w:line="480" w:lineRule="auto"/>
        <w:rPr>
          <w:b/>
        </w:rPr>
      </w:pPr>
    </w:p>
    <w:p w:rsidR="00B30958" w:rsidRDefault="00B30958" w:rsidP="00A859FE">
      <w:pPr>
        <w:spacing w:line="480" w:lineRule="auto"/>
        <w:rPr>
          <w:b/>
        </w:rPr>
      </w:pPr>
    </w:p>
    <w:p w:rsidR="00B30958" w:rsidRDefault="00B30958" w:rsidP="00A859FE">
      <w:pPr>
        <w:spacing w:line="480" w:lineRule="auto"/>
        <w:rPr>
          <w:b/>
        </w:rPr>
      </w:pPr>
    </w:p>
    <w:p w:rsidR="00B30958" w:rsidRDefault="00B30958" w:rsidP="00A859FE">
      <w:pPr>
        <w:spacing w:line="480" w:lineRule="auto"/>
        <w:rPr>
          <w:b/>
        </w:rPr>
      </w:pPr>
    </w:p>
    <w:p w:rsidR="00374E2A" w:rsidRDefault="00374E2A" w:rsidP="00A859FE">
      <w:pPr>
        <w:spacing w:line="480" w:lineRule="auto"/>
        <w:rPr>
          <w:b/>
        </w:rPr>
      </w:pPr>
    </w:p>
    <w:p w:rsidR="00055227" w:rsidRPr="005D7AF9" w:rsidRDefault="00055227" w:rsidP="00374E2A">
      <w:pPr>
        <w:spacing w:line="480" w:lineRule="auto"/>
        <w:jc w:val="center"/>
        <w:rPr>
          <w:b/>
        </w:rPr>
      </w:pPr>
      <w:r w:rsidRPr="005D7AF9">
        <w:rPr>
          <w:b/>
        </w:rPr>
        <w:t>ABSTRAK</w:t>
      </w:r>
    </w:p>
    <w:p w:rsidR="00055227" w:rsidRPr="005D7AF9" w:rsidRDefault="00055227" w:rsidP="00055227">
      <w:pPr>
        <w:jc w:val="both"/>
      </w:pPr>
      <w:r w:rsidRPr="005D7AF9">
        <w:rPr>
          <w:b/>
        </w:rPr>
        <w:lastRenderedPageBreak/>
        <w:t>Meikel Rumingan. 2017</w:t>
      </w:r>
      <w:r w:rsidR="00012164">
        <w:t>. Pengaruh Pengambilan K</w:t>
      </w:r>
      <w:r w:rsidRPr="005D7AF9">
        <w:t>eputusan Kepala Sekolah terhadap Kinerja Guru di SMK Negeri 1 Makassar. Skripsi Fakultas Ilmu Sosial Program Studi Pendidikan Administrasi Perkantoran Universitas Negeri Makassar. Dibimbing oleh Jamaluddin dan Muh.Darwis</w:t>
      </w:r>
    </w:p>
    <w:p w:rsidR="00055227" w:rsidRPr="005D7AF9" w:rsidRDefault="00055227" w:rsidP="00055227">
      <w:pPr>
        <w:jc w:val="both"/>
      </w:pPr>
      <w:r w:rsidRPr="005D7AF9">
        <w:tab/>
        <w:t>Penelitian</w:t>
      </w:r>
      <w:r w:rsidR="00012164">
        <w:t xml:space="preserve"> ini bertujuan untuk mengetahui </w:t>
      </w:r>
      <w:r w:rsidRPr="005D7AF9">
        <w:t>Pengaru</w:t>
      </w:r>
      <w:r w:rsidR="00012164">
        <w:t>h Pengambilan K</w:t>
      </w:r>
      <w:r w:rsidRPr="005D7AF9">
        <w:t>eputusan Kepala Sekolah terhadap Kinerja Guru di SMK Negeri 1 Makassar. Untuk mencapai tujuan tersebut maka peneliti menggunakan teknik pengumpulan data melalui kuesioner (angket), observasi, dan dokumentasi dengan jumlah populasi 65 guru dan Data diolah dengan menggunakan analisi</w:t>
      </w:r>
      <w:r w:rsidR="005542DC">
        <w:t>s kuantitatif untuk mengetahui Pengaruh Pengambilan K</w:t>
      </w:r>
      <w:r w:rsidRPr="005D7AF9">
        <w:t>eputusan Kepala Sekolah terhadap Kinerja Guru di SMK Negeri 1 Makassar.</w:t>
      </w:r>
    </w:p>
    <w:p w:rsidR="00055227" w:rsidRPr="005D7AF9" w:rsidRDefault="00055227" w:rsidP="00055227">
      <w:pPr>
        <w:jc w:val="both"/>
      </w:pPr>
      <w:r w:rsidRPr="005D7AF9">
        <w:tab/>
        <w:t>Hasil pen</w:t>
      </w:r>
      <w:r w:rsidR="00012164">
        <w:t>elitian menunjukkan bahwa: (1) Pengambilan Keputusan Kepala S</w:t>
      </w:r>
      <w:r w:rsidRPr="005D7AF9">
        <w:t>ekolah SMK Negeri 1 Makassar berada pada kategori baik atau 64,62 persen yang didukung oleh jawaban yang</w:t>
      </w:r>
      <w:r w:rsidR="00012164">
        <w:t xml:space="preserve"> diberikan oleh responden; (2) Kinerja G</w:t>
      </w:r>
      <w:r w:rsidRPr="005D7AF9">
        <w:t>uru di SMK Negeri 1 Makassar berada pada kategori tinggi atau 50,77 persen yang didukung oleh jawaban yang diberikan oleh responden;</w:t>
      </w:r>
      <w:r w:rsidR="00012164">
        <w:t xml:space="preserve"> (3) Pengaruh Pengambilan K</w:t>
      </w:r>
      <w:r w:rsidRPr="005D7AF9">
        <w:t>eputusan Kepala Sekolah terhadap Kinerja Guru di SMK Negeri 1 Makassar berada dalam kategori lemah.</w:t>
      </w:r>
    </w:p>
    <w:p w:rsidR="00055227" w:rsidRPr="005D7AF9" w:rsidRDefault="00055227" w:rsidP="00055227">
      <w:pPr>
        <w:jc w:val="center"/>
        <w:rPr>
          <w:b/>
        </w:rPr>
      </w:pPr>
    </w:p>
    <w:p w:rsidR="00055227" w:rsidRPr="005D7AF9" w:rsidRDefault="00055227" w:rsidP="00055227"/>
    <w:p w:rsidR="00ED204D" w:rsidRPr="005D7AF9" w:rsidRDefault="00ED204D" w:rsidP="00ED204D">
      <w:pPr>
        <w:ind w:firstLine="720"/>
        <w:jc w:val="both"/>
      </w:pPr>
    </w:p>
    <w:p w:rsidR="00ED204D" w:rsidRPr="005D7AF9" w:rsidRDefault="00ED204D" w:rsidP="00ED204D">
      <w:pPr>
        <w:ind w:firstLine="720"/>
        <w:jc w:val="both"/>
      </w:pPr>
    </w:p>
    <w:p w:rsidR="00FF2016" w:rsidRPr="005D7AF9" w:rsidRDefault="00FF2016" w:rsidP="00ED204D">
      <w:pPr>
        <w:ind w:firstLine="720"/>
        <w:jc w:val="both"/>
      </w:pPr>
    </w:p>
    <w:p w:rsidR="00FF2016" w:rsidRPr="005D7AF9" w:rsidRDefault="00FF2016" w:rsidP="00ED204D">
      <w:pPr>
        <w:ind w:firstLine="720"/>
        <w:jc w:val="both"/>
      </w:pPr>
    </w:p>
    <w:p w:rsidR="00FF2016" w:rsidRPr="005D7AF9" w:rsidRDefault="00FF2016" w:rsidP="00ED204D">
      <w:pPr>
        <w:ind w:firstLine="720"/>
        <w:jc w:val="both"/>
      </w:pPr>
    </w:p>
    <w:p w:rsidR="00ED204D" w:rsidRPr="005D7AF9" w:rsidRDefault="00ED204D" w:rsidP="00ED204D">
      <w:pPr>
        <w:ind w:firstLine="720"/>
        <w:jc w:val="both"/>
      </w:pPr>
    </w:p>
    <w:p w:rsidR="00ED204D" w:rsidRPr="005D7AF9" w:rsidRDefault="00ED204D" w:rsidP="00ED204D">
      <w:pPr>
        <w:ind w:firstLine="720"/>
        <w:jc w:val="both"/>
      </w:pPr>
    </w:p>
    <w:p w:rsidR="00ED204D" w:rsidRPr="005D7AF9" w:rsidRDefault="00ED204D" w:rsidP="00ED204D">
      <w:pPr>
        <w:ind w:firstLine="720"/>
        <w:jc w:val="both"/>
      </w:pPr>
    </w:p>
    <w:p w:rsidR="00ED204D" w:rsidRPr="005D7AF9" w:rsidRDefault="00ED204D" w:rsidP="00ED204D">
      <w:pPr>
        <w:ind w:firstLine="720"/>
        <w:jc w:val="both"/>
      </w:pPr>
    </w:p>
    <w:p w:rsidR="00ED204D" w:rsidRPr="005D7AF9" w:rsidRDefault="00ED204D" w:rsidP="00ED204D">
      <w:pPr>
        <w:ind w:firstLine="720"/>
        <w:jc w:val="both"/>
      </w:pPr>
    </w:p>
    <w:p w:rsidR="00055227" w:rsidRPr="005D7AF9" w:rsidRDefault="00055227" w:rsidP="00ED204D">
      <w:pPr>
        <w:ind w:firstLine="720"/>
        <w:jc w:val="both"/>
      </w:pPr>
    </w:p>
    <w:p w:rsidR="00055227" w:rsidRPr="005D7AF9" w:rsidRDefault="00055227" w:rsidP="00ED204D">
      <w:pPr>
        <w:ind w:firstLine="720"/>
        <w:jc w:val="both"/>
      </w:pPr>
    </w:p>
    <w:p w:rsidR="00055227" w:rsidRDefault="00055227" w:rsidP="00ED204D">
      <w:pPr>
        <w:ind w:firstLine="720"/>
        <w:jc w:val="both"/>
      </w:pPr>
    </w:p>
    <w:p w:rsidR="00055227" w:rsidRDefault="00055227" w:rsidP="00ED204D">
      <w:pPr>
        <w:ind w:firstLine="720"/>
        <w:jc w:val="both"/>
      </w:pPr>
    </w:p>
    <w:p w:rsidR="00055227" w:rsidRDefault="00055227" w:rsidP="00ED204D">
      <w:pPr>
        <w:ind w:firstLine="720"/>
        <w:jc w:val="both"/>
      </w:pPr>
    </w:p>
    <w:p w:rsidR="003563AE" w:rsidRDefault="003563AE" w:rsidP="00ED204D">
      <w:pPr>
        <w:ind w:firstLine="720"/>
        <w:jc w:val="both"/>
      </w:pPr>
      <w:bookmarkStart w:id="0" w:name="_GoBack"/>
      <w:bookmarkEnd w:id="0"/>
    </w:p>
    <w:p w:rsidR="00055227" w:rsidRDefault="00055227" w:rsidP="00ED204D">
      <w:pPr>
        <w:ind w:firstLine="720"/>
        <w:jc w:val="both"/>
      </w:pPr>
    </w:p>
    <w:p w:rsidR="00055227" w:rsidRDefault="00055227" w:rsidP="00ED204D">
      <w:pPr>
        <w:ind w:firstLine="720"/>
        <w:jc w:val="both"/>
      </w:pPr>
    </w:p>
    <w:p w:rsidR="00055227" w:rsidRDefault="00055227" w:rsidP="00ED204D">
      <w:pPr>
        <w:ind w:firstLine="720"/>
        <w:jc w:val="both"/>
      </w:pPr>
    </w:p>
    <w:p w:rsidR="00055227" w:rsidRDefault="00055227" w:rsidP="00ED204D">
      <w:pPr>
        <w:ind w:firstLine="720"/>
        <w:jc w:val="both"/>
      </w:pPr>
    </w:p>
    <w:p w:rsidR="00374E2A" w:rsidRDefault="00374E2A" w:rsidP="00ED204D">
      <w:pPr>
        <w:ind w:firstLine="720"/>
        <w:jc w:val="both"/>
      </w:pPr>
    </w:p>
    <w:p w:rsidR="00374E2A" w:rsidRDefault="00374E2A" w:rsidP="00ED204D">
      <w:pPr>
        <w:ind w:firstLine="720"/>
        <w:jc w:val="both"/>
      </w:pPr>
    </w:p>
    <w:p w:rsidR="0085158C" w:rsidRDefault="0085158C" w:rsidP="00024197">
      <w:pPr>
        <w:tabs>
          <w:tab w:val="left" w:leader="dot" w:pos="7200"/>
          <w:tab w:val="left" w:pos="7560"/>
          <w:tab w:val="left" w:pos="7920"/>
        </w:tabs>
        <w:spacing w:line="480" w:lineRule="auto"/>
        <w:jc w:val="both"/>
        <w:rPr>
          <w:b/>
        </w:rPr>
      </w:pPr>
    </w:p>
    <w:p w:rsidR="00024197" w:rsidRDefault="00024197" w:rsidP="00024197">
      <w:pPr>
        <w:tabs>
          <w:tab w:val="left" w:leader="dot" w:pos="7200"/>
          <w:tab w:val="left" w:pos="7560"/>
          <w:tab w:val="left" w:pos="7920"/>
        </w:tabs>
        <w:spacing w:line="480" w:lineRule="auto"/>
        <w:jc w:val="both"/>
        <w:rPr>
          <w:b/>
        </w:rPr>
      </w:pPr>
    </w:p>
    <w:p w:rsidR="00024197" w:rsidRDefault="00024197" w:rsidP="00024197">
      <w:pPr>
        <w:tabs>
          <w:tab w:val="left" w:leader="dot" w:pos="7200"/>
          <w:tab w:val="left" w:pos="7560"/>
          <w:tab w:val="left" w:pos="7920"/>
        </w:tabs>
        <w:spacing w:line="480" w:lineRule="auto"/>
        <w:jc w:val="center"/>
        <w:rPr>
          <w:b/>
          <w:lang w:val="id-ID"/>
        </w:rPr>
      </w:pPr>
      <w:r>
        <w:rPr>
          <w:b/>
          <w:lang w:val="id-ID"/>
        </w:rPr>
        <w:lastRenderedPageBreak/>
        <w:t>DAFTAR PUSTAKA</w:t>
      </w:r>
    </w:p>
    <w:p w:rsidR="00024197" w:rsidRPr="00024197" w:rsidRDefault="00024197" w:rsidP="00024197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noProof/>
        </w:rPr>
      </w:pPr>
      <w:r>
        <w:rPr>
          <w:lang w:val="id-ID"/>
        </w:rPr>
        <w:fldChar w:fldCharType="begin" w:fldLock="1"/>
      </w:r>
      <w:r>
        <w:rPr>
          <w:lang w:val="id-ID"/>
        </w:rPr>
        <w:instrText>ADDIN CSL_CITATION {"citationItems":[{"id":"ITEM-1","itemData":{"ISSN":"6026883134","author":[{"dropping-particle":"","family":"Faridah","given":"Faridah","non-dropping-particle":"","parse-names":false,"suffix":""},{"dropping-particle":"","family":"Bernard","given":"Bernard","non-dropping-particle":"","parse-names":false,"suffix":""},{"dropping-particle":"","family":"Syamsudduha","given":"Sitti","non-dropping-particle":"","parse-names":false,"suffix":""},{"dropping-particle":"","family":"MACHMUD","given":"FADIAH","non-dropping-particle":"","parse-names":false,"suffix":""}],"id":"ITEM-1","issued":{"date-parts":[["2016"]]},"publisher":"Badan Penerbit UNM","title":"Bridging the Gap Between Schools and Universities","type":"article-journal"},"uris":["http://www.mendeley.com/documents/?uuid=e4950d4f-467c-4447-9fa6-3120415d9bdf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lang w:val="id-ID"/>
        </w:rPr>
        <w:fldChar w:fldCharType="separate"/>
      </w:r>
      <w:r w:rsidRPr="00024197">
        <w:rPr>
          <w:noProof/>
          <w:lang w:val="id-ID"/>
        </w:rPr>
        <w:t>[1]</w:t>
      </w:r>
      <w:r>
        <w:rPr>
          <w:lang w:val="id-ID"/>
        </w:rPr>
        <w:fldChar w:fldCharType="end"/>
      </w:r>
      <w:r>
        <w:rPr>
          <w:lang w:val="id-ID"/>
        </w:rPr>
        <w:fldChar w:fldCharType="begin" w:fldLock="1"/>
      </w:r>
      <w:r>
        <w:rPr>
          <w:lang w:val="id-ID"/>
        </w:rPr>
        <w:instrText xml:space="preserve">ADDIN Mendeley Bibliography CSL_BIBLIOGRAPHY </w:instrText>
      </w:r>
      <w:r>
        <w:rPr>
          <w:lang w:val="id-ID"/>
        </w:rPr>
        <w:fldChar w:fldCharType="separate"/>
      </w:r>
      <w:r w:rsidRPr="00024197">
        <w:rPr>
          <w:noProof/>
        </w:rPr>
        <w:t>[1]</w:t>
      </w:r>
      <w:r w:rsidRPr="00024197">
        <w:rPr>
          <w:noProof/>
        </w:rPr>
        <w:tab/>
        <w:t>F. Faridah, B. Bernard, S. Syamsudduha, and F. MACHMUD, “Bridging the Gap Between Schools and Universities,” 2016.</w:t>
      </w:r>
    </w:p>
    <w:p w:rsidR="00024197" w:rsidRPr="00024197" w:rsidRDefault="00024197" w:rsidP="00024197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noProof/>
        </w:rPr>
      </w:pPr>
      <w:r w:rsidRPr="00024197">
        <w:rPr>
          <w:noProof/>
        </w:rPr>
        <w:t>[2]</w:t>
      </w:r>
      <w:r w:rsidRPr="00024197">
        <w:rPr>
          <w:noProof/>
        </w:rPr>
        <w:tab/>
        <w:t xml:space="preserve">F. Faridah, “Reorientasi Pendidikan Guru: Memaknai Kembali Konversi IKIP Menjadi Universitas bagi LPTK eks IKIP,” in </w:t>
      </w:r>
      <w:r w:rsidRPr="00024197">
        <w:rPr>
          <w:i/>
          <w:iCs/>
          <w:noProof/>
        </w:rPr>
        <w:t>Prosiding Seminar Nasional Pendidikan, Reorientasi Pendidikan Nasional dan Pendidikan Guru Masa Depan</w:t>
      </w:r>
      <w:r w:rsidRPr="00024197">
        <w:rPr>
          <w:noProof/>
        </w:rPr>
        <w:t>, 2014, pp. 91–98.</w:t>
      </w:r>
    </w:p>
    <w:p w:rsidR="00024197" w:rsidRPr="00024197" w:rsidRDefault="00024197" w:rsidP="00024197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noProof/>
        </w:rPr>
      </w:pPr>
      <w:r w:rsidRPr="00024197">
        <w:rPr>
          <w:noProof/>
        </w:rPr>
        <w:t>[3]</w:t>
      </w:r>
      <w:r w:rsidRPr="00024197">
        <w:rPr>
          <w:noProof/>
        </w:rPr>
        <w:tab/>
        <w:t xml:space="preserve">F. Faridah, “The Construction of Academic Staff Identity Following the Conversion From IKIP to University,” in </w:t>
      </w:r>
      <w:r w:rsidRPr="00024197">
        <w:rPr>
          <w:i/>
          <w:iCs/>
          <w:noProof/>
        </w:rPr>
        <w:t>International Conference on Teacher Training and Education</w:t>
      </w:r>
      <w:r w:rsidRPr="00024197">
        <w:rPr>
          <w:noProof/>
        </w:rPr>
        <w:t>, 2016.</w:t>
      </w:r>
    </w:p>
    <w:p w:rsidR="00024197" w:rsidRPr="00024197" w:rsidRDefault="00024197" w:rsidP="00024197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noProof/>
        </w:rPr>
      </w:pPr>
      <w:r w:rsidRPr="00024197">
        <w:rPr>
          <w:noProof/>
        </w:rPr>
        <w:t>[4]</w:t>
      </w:r>
      <w:r w:rsidRPr="00024197">
        <w:rPr>
          <w:noProof/>
        </w:rPr>
        <w:tab/>
        <w:t xml:space="preserve">F. Fasha, A. Sinring, and F. Aryani, “Pengembangan Model E-Career untuk Meningkatkan Keputusan Karir Siswa SMA Negeri 3 Makassar,” </w:t>
      </w:r>
      <w:r w:rsidRPr="00024197">
        <w:rPr>
          <w:i/>
          <w:iCs/>
          <w:noProof/>
        </w:rPr>
        <w:t>J. Psikol. Pendidik. Konseling</w:t>
      </w:r>
      <w:r w:rsidRPr="00024197">
        <w:rPr>
          <w:noProof/>
        </w:rPr>
        <w:t>, vol. 1, no. 2, pp. 170–179, 2015.</w:t>
      </w:r>
    </w:p>
    <w:p w:rsidR="00024197" w:rsidRPr="00024197" w:rsidRDefault="00024197" w:rsidP="00024197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noProof/>
        </w:rPr>
      </w:pPr>
      <w:r w:rsidRPr="00024197">
        <w:rPr>
          <w:noProof/>
        </w:rPr>
        <w:t>[5]</w:t>
      </w:r>
      <w:r w:rsidRPr="00024197">
        <w:rPr>
          <w:noProof/>
        </w:rPr>
        <w:tab/>
        <w:t xml:space="preserve">S. Buchori, M. Ibrahim, and A. Saman, “Pengaruh character education training melalui outbound training untuk peningkatan kejujuran dan integritas,” </w:t>
      </w:r>
      <w:r w:rsidRPr="00024197">
        <w:rPr>
          <w:i/>
          <w:iCs/>
          <w:noProof/>
        </w:rPr>
        <w:t>J. Psikol. Pendidik. dan Konseling J. Kaji. Psikol. Pendidik. dan Bimbing. Konseling</w:t>
      </w:r>
      <w:r w:rsidRPr="00024197">
        <w:rPr>
          <w:noProof/>
        </w:rPr>
        <w:t>, vol. 2, no. 1, pp. 12–19, 2016.</w:t>
      </w:r>
    </w:p>
    <w:p w:rsidR="00024197" w:rsidRPr="00024197" w:rsidRDefault="00024197" w:rsidP="00024197">
      <w:pPr>
        <w:tabs>
          <w:tab w:val="left" w:leader="dot" w:pos="7200"/>
          <w:tab w:val="left" w:pos="7560"/>
          <w:tab w:val="left" w:pos="7920"/>
        </w:tabs>
        <w:spacing w:line="480" w:lineRule="auto"/>
        <w:rPr>
          <w:lang w:val="id-ID"/>
        </w:rPr>
      </w:pPr>
      <w:r>
        <w:rPr>
          <w:lang w:val="id-ID"/>
        </w:rPr>
        <w:fldChar w:fldCharType="end"/>
      </w:r>
      <w:r>
        <w:rPr>
          <w:lang w:val="id-ID"/>
        </w:rPr>
        <w:fldChar w:fldCharType="begin" w:fldLock="1"/>
      </w:r>
      <w:r>
        <w:rPr>
          <w:lang w:val="id-ID"/>
        </w:rPr>
        <w:instrText>ADDIN CSL_CITATION {"citationItems":[{"id":"ITEM-1","itemData":{"ISBN":"9790287216","author":[{"dropping-particle":"","family":"Faridah","given":"Faridah","non-dropping-particle":"","parse-names":false,"suffix":""}],"container-title":"Prosiding Seminar Nasional Pendidikan, Reorientasi Pendidikan Nasional dan Pendidikan Guru Masa Depan","id":"ITEM-1","issued":{"date-parts":[["2014"]]},"page":"91-98","publisher":"Unesa University Press","title":"Reorientasi Pendidikan Guru: Memaknai Kembali Konversi IKIP Menjadi Universitas bagi LPTK eks IKIP","type":"paper-conference"},"uris":["http://www.mendeley.com/documents/?uuid=b9b7cdc9-f4b8-4128-95e7-25a6d2c36318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lang w:val="id-ID"/>
        </w:rPr>
        <w:fldChar w:fldCharType="separate"/>
      </w:r>
      <w:r w:rsidRPr="00024197">
        <w:rPr>
          <w:noProof/>
          <w:lang w:val="id-ID"/>
        </w:rPr>
        <w:t>[2]</w:t>
      </w:r>
      <w:r>
        <w:rPr>
          <w:lang w:val="id-ID"/>
        </w:rPr>
        <w:fldChar w:fldCharType="end"/>
      </w:r>
      <w:r>
        <w:rPr>
          <w:lang w:val="id-ID"/>
        </w:rPr>
        <w:fldChar w:fldCharType="begin" w:fldLock="1"/>
      </w:r>
      <w:r>
        <w:rPr>
          <w:lang w:val="id-ID"/>
        </w:rPr>
        <w:instrText>ADDIN CSL_CITATION {"citationItems":[{"id":"ITEM-1","itemData":{"author":[{"dropping-particle":"","family":"Faridah","given":"Faridah","non-dropping-particle":"","parse-names":false,"suffix":""}],"container-title":"International Conference on Teacher Training and Education","id":"ITEM-1","issued":{"date-parts":[["2016"]]},"publisher":"Sebelas Maret University","title":"The Construction of Academic Staff Identity Following the Conversion From IKIP to University","type":"paper-conference"},"uris":["http://www.mendeley.com/documents/?uuid=3aec207a-a37a-4da5-b542-5e3868cdd660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lang w:val="id-ID"/>
        </w:rPr>
        <w:fldChar w:fldCharType="separate"/>
      </w:r>
      <w:r w:rsidRPr="00024197">
        <w:rPr>
          <w:noProof/>
          <w:lang w:val="id-ID"/>
        </w:rPr>
        <w:t>[3]</w:t>
      </w:r>
      <w:r>
        <w:rPr>
          <w:lang w:val="id-ID"/>
        </w:rPr>
        <w:fldChar w:fldCharType="end"/>
      </w:r>
      <w:r>
        <w:rPr>
          <w:lang w:val="id-ID"/>
        </w:rPr>
        <w:fldChar w:fldCharType="begin" w:fldLock="1"/>
      </w:r>
      <w:r>
        <w:rPr>
          <w:lang w:val="id-ID"/>
        </w:rPr>
        <w:instrText>ADDIN CSL_CITATION {"citationItems":[{"id":"ITEM-1","itemData":{"author":[{"dropping-particle":"","family":"Fasha","given":"Fadilla","non-dropping-particle":"","parse-names":false,"suffix":""},{"dropping-particle":"","family":"Sinring","given":"Abdullah","non-dropping-particle":"","parse-names":false,"suffix":""},{"dropping-particle":"","family":"Aryani","given":"Farida","non-dropping-particle":"","parse-names":false,"suffix":""}],"container-title":"Jurnal Psikologi Pendidikan &amp; Konseling","id":"ITEM-1","issue":"2","issued":{"date-parts":[["2015"]]},"page":"170-179","title":"Pengembangan Model E-Career untuk Meningkatkan Keputusan Karir Siswa SMA Negeri 3 Makassar","type":"article-journal","volume":"1"},"uris":["http://www.mendeley.com/documents/?uuid=63da17e0-110d-4138-9b23-e9f4afbb2e74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lang w:val="id-ID"/>
        </w:rPr>
        <w:fldChar w:fldCharType="separate"/>
      </w:r>
      <w:r w:rsidRPr="00024197">
        <w:rPr>
          <w:noProof/>
          <w:lang w:val="id-ID"/>
        </w:rPr>
        <w:t>[4]</w:t>
      </w:r>
      <w:r>
        <w:rPr>
          <w:lang w:val="id-ID"/>
        </w:rPr>
        <w:fldChar w:fldCharType="end"/>
      </w:r>
      <w:r>
        <w:rPr>
          <w:lang w:val="id-ID"/>
        </w:rPr>
        <w:fldChar w:fldCharType="begin" w:fldLock="1"/>
      </w:r>
      <w:r>
        <w:rPr>
          <w:lang w:val="id-ID"/>
        </w:rPr>
        <w:instrText>ADDIN CSL_CITATION {"citationItems":[{"id":"ITEM-1","itemData":{"ISSN":"2477-2518","author":[{"dropping-particle":"","family":"Buchori","given":"Sahril","non-dropping-particle":"","parse-names":false,"suffix":""},{"dropping-particle":"","family":"Ibrahim","given":"Muhammad","non-dropping-particle":"","parse-names":false,"suffix":""},{"dropping-particle":"","family":"Saman","given":"Abdul","non-dropping-particle":"","parse-names":false,"suffix":""}],"container-title":"Jurnal Psikologi Pendidikan dan Konseling: Jurnal Kajian Psikologi Pendidikan dan Bimbingan Konseling","id":"ITEM-1","issue":"1","issued":{"date-parts":[["2016"]]},"page":"12-19","title":"Pengaruh character education training melalui outbound training untuk peningkatan kejujuran dan integritas","type":"article-journal","volume":"2"},"uris":["http://www.mendeley.com/documents/?uuid=50e95ed7-96e9-4ff7-be31-da68eae4622d"]}],"mendeley":{"formattedCitation":"[5]","plainTextFormattedCitation":"[5]"},"properties":{"noteIndex":0},"schema":"https://github.com/citation-style-language/schema/raw/master/csl-citation.json"}</w:instrText>
      </w:r>
      <w:r>
        <w:rPr>
          <w:lang w:val="id-ID"/>
        </w:rPr>
        <w:fldChar w:fldCharType="separate"/>
      </w:r>
      <w:r w:rsidRPr="00024197">
        <w:rPr>
          <w:noProof/>
          <w:lang w:val="id-ID"/>
        </w:rPr>
        <w:t>[5]</w:t>
      </w:r>
      <w:r>
        <w:rPr>
          <w:lang w:val="id-ID"/>
        </w:rPr>
        <w:fldChar w:fldCharType="end"/>
      </w:r>
    </w:p>
    <w:sectPr w:rsidR="00024197" w:rsidRPr="00024197" w:rsidSect="00374E2A">
      <w:headerReference w:type="default" r:id="rId8"/>
      <w:footerReference w:type="default" r:id="rId9"/>
      <w:pgSz w:w="11907" w:h="16839" w:code="9"/>
      <w:pgMar w:top="2268" w:right="1701" w:bottom="1701" w:left="2268" w:header="720" w:footer="720" w:gutter="0"/>
      <w:pgNumType w:fmt="lowerRoman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DE1F95" w:rsidRDefault="00DE1F95" w:rsidP="00D361C6">
      <w:r>
        <w:separator/>
      </w:r>
    </w:p>
  </w:endnote>
  <w:endnote w:type="continuationSeparator" w:id="0">
    <w:p w:rsidR="00DE1F95" w:rsidRDefault="00DE1F95" w:rsidP="00D361C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76398364"/>
      <w:docPartObj>
        <w:docPartGallery w:val="Page Numbers (Bottom of Page)"/>
        <w:docPartUnique/>
      </w:docPartObj>
    </w:sdtPr>
    <w:sdtEndPr/>
    <w:sdtContent>
      <w:p w:rsidR="00374E2A" w:rsidRDefault="00DE1F95">
        <w:pPr>
          <w:pStyle w:val="Footer"/>
          <w:jc w:val="center"/>
        </w:pPr>
        <w:r>
          <w:fldChar w:fldCharType="begin"/>
        </w:r>
        <w:r>
          <w:instrText xml:space="preserve"> PAGE   \* MERGEFORMAT</w:instrText>
        </w:r>
        <w:r>
          <w:instrText xml:space="preserve"> </w:instrText>
        </w:r>
        <w:r>
          <w:fldChar w:fldCharType="separate"/>
        </w:r>
        <w:r w:rsidR="003563AE">
          <w:rPr>
            <w:noProof/>
          </w:rPr>
          <w:t>vi</w:t>
        </w:r>
        <w:r>
          <w:rPr>
            <w:noProof/>
          </w:rPr>
          <w:fldChar w:fldCharType="end"/>
        </w:r>
      </w:p>
    </w:sdtContent>
  </w:sdt>
  <w:p w:rsidR="00F34C3B" w:rsidRDefault="00F34C3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DE1F95" w:rsidRDefault="00DE1F95" w:rsidP="00D361C6">
      <w:r>
        <w:separator/>
      </w:r>
    </w:p>
  </w:footnote>
  <w:footnote w:type="continuationSeparator" w:id="0">
    <w:p w:rsidR="00DE1F95" w:rsidRDefault="00DE1F95" w:rsidP="00D361C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374E2A" w:rsidRDefault="00374E2A" w:rsidP="00374E2A">
    <w:pPr>
      <w:pStyle w:val="Header"/>
    </w:pPr>
  </w:p>
  <w:p w:rsidR="00374E2A" w:rsidRDefault="00374E2A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76140A1"/>
    <w:multiLevelType w:val="hybridMultilevel"/>
    <w:tmpl w:val="D36C806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BCA7AA2"/>
    <w:multiLevelType w:val="hybridMultilevel"/>
    <w:tmpl w:val="8EF49AC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F171EAF"/>
    <w:multiLevelType w:val="hybridMultilevel"/>
    <w:tmpl w:val="A95C9858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88C5EC6"/>
    <w:multiLevelType w:val="hybridMultilevel"/>
    <w:tmpl w:val="DE4A362A"/>
    <w:lvl w:ilvl="0" w:tplc="7BE6C4D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21DE6F20"/>
    <w:multiLevelType w:val="hybridMultilevel"/>
    <w:tmpl w:val="8766F1B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DAF612D"/>
    <w:multiLevelType w:val="hybridMultilevel"/>
    <w:tmpl w:val="561E1FE6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1AF375C"/>
    <w:multiLevelType w:val="hybridMultilevel"/>
    <w:tmpl w:val="813AF6B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9802EDF"/>
    <w:multiLevelType w:val="hybridMultilevel"/>
    <w:tmpl w:val="474ECACC"/>
    <w:lvl w:ilvl="0" w:tplc="9FC00C6A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9E37F4D"/>
    <w:multiLevelType w:val="hybridMultilevel"/>
    <w:tmpl w:val="525C2A5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60F25EC"/>
    <w:multiLevelType w:val="hybridMultilevel"/>
    <w:tmpl w:val="0F3E3C1A"/>
    <w:lvl w:ilvl="0" w:tplc="2836F4C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66192C83"/>
    <w:multiLevelType w:val="hybridMultilevel"/>
    <w:tmpl w:val="3836C2C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B2D6ED5"/>
    <w:multiLevelType w:val="hybridMultilevel"/>
    <w:tmpl w:val="3836C2C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620682A"/>
    <w:multiLevelType w:val="hybridMultilevel"/>
    <w:tmpl w:val="3836C2C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8040A0D"/>
    <w:multiLevelType w:val="hybridMultilevel"/>
    <w:tmpl w:val="5488772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7E0C611E"/>
    <w:multiLevelType w:val="hybridMultilevel"/>
    <w:tmpl w:val="10CA55FA"/>
    <w:lvl w:ilvl="0" w:tplc="2280CCB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6"/>
  </w:num>
  <w:num w:numId="2">
    <w:abstractNumId w:val="5"/>
  </w:num>
  <w:num w:numId="3">
    <w:abstractNumId w:val="0"/>
  </w:num>
  <w:num w:numId="4">
    <w:abstractNumId w:val="1"/>
  </w:num>
  <w:num w:numId="5">
    <w:abstractNumId w:val="8"/>
  </w:num>
  <w:num w:numId="6">
    <w:abstractNumId w:val="14"/>
  </w:num>
  <w:num w:numId="7">
    <w:abstractNumId w:val="13"/>
  </w:num>
  <w:num w:numId="8">
    <w:abstractNumId w:val="2"/>
  </w:num>
  <w:num w:numId="9">
    <w:abstractNumId w:val="3"/>
  </w:num>
  <w:num w:numId="10">
    <w:abstractNumId w:val="9"/>
  </w:num>
  <w:num w:numId="11">
    <w:abstractNumId w:val="4"/>
  </w:num>
  <w:num w:numId="12">
    <w:abstractNumId w:val="12"/>
  </w:num>
  <w:num w:numId="13">
    <w:abstractNumId w:val="10"/>
  </w:num>
  <w:num w:numId="14">
    <w:abstractNumId w:val="11"/>
  </w:num>
  <w:num w:numId="15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LU0MDI2MjU2tjSyNLdQ0lEKTi0uzszPAykwrAUAsfx3eiwAAAA="/>
  </w:docVars>
  <w:rsids>
    <w:rsidRoot w:val="00B819A7"/>
    <w:rsid w:val="00012164"/>
    <w:rsid w:val="000166BC"/>
    <w:rsid w:val="00024197"/>
    <w:rsid w:val="00026541"/>
    <w:rsid w:val="00031B2E"/>
    <w:rsid w:val="000377F1"/>
    <w:rsid w:val="00055227"/>
    <w:rsid w:val="00096D69"/>
    <w:rsid w:val="000A54CB"/>
    <w:rsid w:val="000E0968"/>
    <w:rsid w:val="001465B4"/>
    <w:rsid w:val="001556FB"/>
    <w:rsid w:val="00156A34"/>
    <w:rsid w:val="00187031"/>
    <w:rsid w:val="001A024A"/>
    <w:rsid w:val="001F7315"/>
    <w:rsid w:val="002048C2"/>
    <w:rsid w:val="00212B42"/>
    <w:rsid w:val="00224ECB"/>
    <w:rsid w:val="00232F11"/>
    <w:rsid w:val="002365F6"/>
    <w:rsid w:val="00244614"/>
    <w:rsid w:val="002534F7"/>
    <w:rsid w:val="002575F3"/>
    <w:rsid w:val="002920F4"/>
    <w:rsid w:val="002A2EB4"/>
    <w:rsid w:val="002B46A2"/>
    <w:rsid w:val="002C11FB"/>
    <w:rsid w:val="002C21DB"/>
    <w:rsid w:val="002C33D3"/>
    <w:rsid w:val="002C7E97"/>
    <w:rsid w:val="002D375D"/>
    <w:rsid w:val="003124EC"/>
    <w:rsid w:val="003145B5"/>
    <w:rsid w:val="00345C17"/>
    <w:rsid w:val="003563AE"/>
    <w:rsid w:val="00373CD9"/>
    <w:rsid w:val="00374E2A"/>
    <w:rsid w:val="0039102F"/>
    <w:rsid w:val="003B5C66"/>
    <w:rsid w:val="003C5D71"/>
    <w:rsid w:val="003C7E4B"/>
    <w:rsid w:val="003E0E49"/>
    <w:rsid w:val="004327EE"/>
    <w:rsid w:val="00462711"/>
    <w:rsid w:val="004812C0"/>
    <w:rsid w:val="004C3D7A"/>
    <w:rsid w:val="004C561F"/>
    <w:rsid w:val="004D62E1"/>
    <w:rsid w:val="004E6BAF"/>
    <w:rsid w:val="00526625"/>
    <w:rsid w:val="0053562D"/>
    <w:rsid w:val="005542DC"/>
    <w:rsid w:val="00587D3F"/>
    <w:rsid w:val="005A4618"/>
    <w:rsid w:val="005A5C28"/>
    <w:rsid w:val="005B732B"/>
    <w:rsid w:val="005C2254"/>
    <w:rsid w:val="005D7AF9"/>
    <w:rsid w:val="005F30F4"/>
    <w:rsid w:val="00600949"/>
    <w:rsid w:val="00601444"/>
    <w:rsid w:val="00603032"/>
    <w:rsid w:val="00624512"/>
    <w:rsid w:val="00630639"/>
    <w:rsid w:val="006630C3"/>
    <w:rsid w:val="006673C9"/>
    <w:rsid w:val="00676AB1"/>
    <w:rsid w:val="0068751A"/>
    <w:rsid w:val="006E0482"/>
    <w:rsid w:val="0071590F"/>
    <w:rsid w:val="007411E9"/>
    <w:rsid w:val="00750236"/>
    <w:rsid w:val="0075538F"/>
    <w:rsid w:val="00757396"/>
    <w:rsid w:val="007A4040"/>
    <w:rsid w:val="007A7883"/>
    <w:rsid w:val="007C31A3"/>
    <w:rsid w:val="007C6E63"/>
    <w:rsid w:val="007F114F"/>
    <w:rsid w:val="0085158C"/>
    <w:rsid w:val="008938C5"/>
    <w:rsid w:val="008967C7"/>
    <w:rsid w:val="008C5BD8"/>
    <w:rsid w:val="008E4EB2"/>
    <w:rsid w:val="008F7A62"/>
    <w:rsid w:val="0091159E"/>
    <w:rsid w:val="00933813"/>
    <w:rsid w:val="009500DE"/>
    <w:rsid w:val="009537F0"/>
    <w:rsid w:val="00976B06"/>
    <w:rsid w:val="009B27E0"/>
    <w:rsid w:val="009B69FB"/>
    <w:rsid w:val="00A046A5"/>
    <w:rsid w:val="00A57549"/>
    <w:rsid w:val="00A71F7F"/>
    <w:rsid w:val="00A725A4"/>
    <w:rsid w:val="00A859FE"/>
    <w:rsid w:val="00A9262F"/>
    <w:rsid w:val="00A9638A"/>
    <w:rsid w:val="00AA1C3F"/>
    <w:rsid w:val="00AB269C"/>
    <w:rsid w:val="00AD5BF7"/>
    <w:rsid w:val="00AE1096"/>
    <w:rsid w:val="00AF363B"/>
    <w:rsid w:val="00B30958"/>
    <w:rsid w:val="00B41011"/>
    <w:rsid w:val="00B422F5"/>
    <w:rsid w:val="00B635E6"/>
    <w:rsid w:val="00B74115"/>
    <w:rsid w:val="00B819A7"/>
    <w:rsid w:val="00BA2A3F"/>
    <w:rsid w:val="00BB4668"/>
    <w:rsid w:val="00BD1147"/>
    <w:rsid w:val="00BD3A53"/>
    <w:rsid w:val="00BF11F8"/>
    <w:rsid w:val="00C2174B"/>
    <w:rsid w:val="00C21ECE"/>
    <w:rsid w:val="00C2755A"/>
    <w:rsid w:val="00C74998"/>
    <w:rsid w:val="00C82DCD"/>
    <w:rsid w:val="00CB346E"/>
    <w:rsid w:val="00CD6604"/>
    <w:rsid w:val="00D33526"/>
    <w:rsid w:val="00D361C6"/>
    <w:rsid w:val="00D61ACE"/>
    <w:rsid w:val="00D7167C"/>
    <w:rsid w:val="00DA589F"/>
    <w:rsid w:val="00DE1F95"/>
    <w:rsid w:val="00DE236A"/>
    <w:rsid w:val="00DE4F73"/>
    <w:rsid w:val="00E560F8"/>
    <w:rsid w:val="00E74384"/>
    <w:rsid w:val="00EA153F"/>
    <w:rsid w:val="00EC5726"/>
    <w:rsid w:val="00ED204D"/>
    <w:rsid w:val="00F34C3B"/>
    <w:rsid w:val="00F40E08"/>
    <w:rsid w:val="00F44755"/>
    <w:rsid w:val="00F53738"/>
    <w:rsid w:val="00F6237A"/>
    <w:rsid w:val="00FA5C5A"/>
    <w:rsid w:val="00FD77FA"/>
    <w:rsid w:val="00FE69D8"/>
    <w:rsid w:val="00FF2016"/>
    <w:rsid w:val="00FF24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08642622"/>
  <w15:docId w15:val="{09DD4909-7FC4-44E6-9BD1-83CC1931AE1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819A7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,List Paragraph1"/>
    <w:basedOn w:val="Normal"/>
    <w:link w:val="ListParagraphChar"/>
    <w:uiPriority w:val="34"/>
    <w:qFormat/>
    <w:rsid w:val="00624512"/>
    <w:pPr>
      <w:spacing w:after="200" w:line="276" w:lineRule="auto"/>
      <w:ind w:left="720"/>
      <w:contextualSpacing/>
    </w:pPr>
    <w:rPr>
      <w:rFonts w:ascii="Calibri" w:eastAsia="Calibri" w:hAnsi="Calibri"/>
      <w:sz w:val="22"/>
      <w:szCs w:val="22"/>
    </w:rPr>
  </w:style>
  <w:style w:type="character" w:customStyle="1" w:styleId="ListParagraphChar">
    <w:name w:val="List Paragraph Char"/>
    <w:aliases w:val="Body of text Char,List Paragraph1 Char"/>
    <w:basedOn w:val="DefaultParagraphFont"/>
    <w:link w:val="ListParagraph"/>
    <w:uiPriority w:val="34"/>
    <w:rsid w:val="00D361C6"/>
    <w:rPr>
      <w:rFonts w:ascii="Calibri" w:eastAsia="Calibri" w:hAnsi="Calibri" w:cs="Times New Roman"/>
    </w:rPr>
  </w:style>
  <w:style w:type="paragraph" w:styleId="Header">
    <w:name w:val="header"/>
    <w:basedOn w:val="Normal"/>
    <w:link w:val="HeaderChar"/>
    <w:uiPriority w:val="99"/>
    <w:unhideWhenUsed/>
    <w:rsid w:val="00D361C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361C6"/>
    <w:rPr>
      <w:rFonts w:ascii="Times New Roman" w:eastAsia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D361C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361C6"/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4D59361-4E3B-4AA7-A1E2-759DE3856F4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593</Words>
  <Characters>9084</Characters>
  <Application>Microsoft Office Word</Application>
  <DocSecurity>0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6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MyComputer</cp:lastModifiedBy>
  <cp:revision>4</cp:revision>
  <cp:lastPrinted>2017-02-10T16:08:00Z</cp:lastPrinted>
  <dcterms:created xsi:type="dcterms:W3CDTF">2019-06-25T02:14:00Z</dcterms:created>
  <dcterms:modified xsi:type="dcterms:W3CDTF">2019-06-25T02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f8639690-b285-3bb2-8f23-de1eba402ae1</vt:lpwstr>
  </property>
  <property fmtid="{D5CDD505-2E9C-101B-9397-08002B2CF9AE}" pid="24" name="Mendeley Citation Style_1">
    <vt:lpwstr>http://www.zotero.org/styles/ieee</vt:lpwstr>
  </property>
</Properties>
</file>